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B1885B" w14:textId="77777777" w:rsidR="00A93C0D" w:rsidRDefault="00A93C0D" w:rsidP="209D371C">
      <w:pPr>
        <w:jc w:val="center"/>
        <w:rPr>
          <w:rFonts w:ascii="Times New Roman" w:eastAsia="Times New Roman" w:hAnsi="Times New Roman" w:cs="Times New Roman"/>
          <w:b/>
          <w:bCs/>
          <w:sz w:val="28"/>
          <w:szCs w:val="28"/>
        </w:rPr>
      </w:pPr>
    </w:p>
    <w:p w14:paraId="591BB85E" w14:textId="77777777" w:rsidR="00A93C0D" w:rsidRDefault="00A93C0D" w:rsidP="209D371C">
      <w:pPr>
        <w:jc w:val="center"/>
        <w:rPr>
          <w:rFonts w:ascii="Times New Roman" w:eastAsia="Times New Roman" w:hAnsi="Times New Roman" w:cs="Times New Roman"/>
          <w:b/>
          <w:bCs/>
          <w:sz w:val="28"/>
          <w:szCs w:val="28"/>
        </w:rPr>
      </w:pPr>
    </w:p>
    <w:p w14:paraId="4F0CE798" w14:textId="3DBEBB14" w:rsidR="006F2C7A" w:rsidRDefault="00BD3500" w:rsidP="209D371C">
      <w:pPr>
        <w:jc w:val="center"/>
        <w:rPr>
          <w:rFonts w:ascii="Times New Roman" w:eastAsia="Times New Roman" w:hAnsi="Times New Roman" w:cs="Times New Roman"/>
          <w:b/>
          <w:bCs/>
          <w:sz w:val="28"/>
          <w:szCs w:val="28"/>
        </w:rPr>
      </w:pPr>
      <w:r w:rsidRPr="209D371C">
        <w:rPr>
          <w:rFonts w:ascii="Times New Roman" w:eastAsia="Times New Roman" w:hAnsi="Times New Roman" w:cs="Times New Roman"/>
          <w:b/>
          <w:bCs/>
          <w:sz w:val="28"/>
          <w:szCs w:val="28"/>
        </w:rPr>
        <w:t>Project Proposal</w:t>
      </w:r>
    </w:p>
    <w:p w14:paraId="7473580C" w14:textId="46FAA54C" w:rsidR="00F47F80" w:rsidRDefault="75A925DE" w:rsidP="209D371C">
      <w:pPr>
        <w:jc w:val="center"/>
        <w:rPr>
          <w:rFonts w:ascii="Times New Roman" w:eastAsia="Times New Roman" w:hAnsi="Times New Roman" w:cs="Times New Roman"/>
          <w:b/>
          <w:bCs/>
          <w:sz w:val="24"/>
          <w:szCs w:val="24"/>
        </w:rPr>
      </w:pPr>
      <w:r w:rsidRPr="209D371C">
        <w:rPr>
          <w:rFonts w:ascii="Times New Roman" w:eastAsia="Times New Roman" w:hAnsi="Times New Roman" w:cs="Times New Roman"/>
          <w:b/>
          <w:bCs/>
          <w:sz w:val="24"/>
          <w:szCs w:val="24"/>
        </w:rPr>
        <w:t>Level 2</w:t>
      </w:r>
    </w:p>
    <w:p w14:paraId="2CC2BC09" w14:textId="77777777" w:rsidR="00A93C0D" w:rsidRDefault="00A93C0D" w:rsidP="209D371C">
      <w:pPr>
        <w:jc w:val="center"/>
        <w:rPr>
          <w:rFonts w:ascii="Times New Roman" w:eastAsia="Times New Roman" w:hAnsi="Times New Roman" w:cs="Times New Roman"/>
          <w:b/>
          <w:bCs/>
          <w:sz w:val="24"/>
          <w:szCs w:val="24"/>
        </w:rPr>
      </w:pPr>
    </w:p>
    <w:p w14:paraId="7520E272" w14:textId="77777777" w:rsidR="00A93C0D" w:rsidRDefault="00A93C0D" w:rsidP="209D371C">
      <w:pPr>
        <w:jc w:val="center"/>
        <w:rPr>
          <w:rFonts w:ascii="Times New Roman" w:eastAsia="Times New Roman" w:hAnsi="Times New Roman" w:cs="Times New Roman"/>
          <w:b/>
          <w:bCs/>
          <w:sz w:val="24"/>
          <w:szCs w:val="24"/>
        </w:rPr>
      </w:pPr>
    </w:p>
    <w:p w14:paraId="15494A63" w14:textId="77777777" w:rsidR="00A93C0D" w:rsidRPr="00A93C0D" w:rsidRDefault="007274D4" w:rsidP="05963E5D">
      <w:pPr>
        <w:spacing w:line="257" w:lineRule="auto"/>
        <w:jc w:val="center"/>
        <w:rPr>
          <w:rFonts w:ascii="Times New Roman" w:eastAsia="Times New Roman" w:hAnsi="Times New Roman" w:cs="Times New Roman"/>
          <w:b/>
          <w:bCs/>
          <w:sz w:val="28"/>
          <w:szCs w:val="28"/>
        </w:rPr>
      </w:pPr>
      <w:r w:rsidRPr="00A93C0D">
        <w:rPr>
          <w:rFonts w:ascii="Times New Roman" w:eastAsia="Times New Roman" w:hAnsi="Times New Roman" w:cs="Times New Roman"/>
          <w:b/>
          <w:bCs/>
          <w:sz w:val="28"/>
          <w:szCs w:val="28"/>
        </w:rPr>
        <w:t>Blockchain-Based</w:t>
      </w:r>
      <w:r w:rsidR="585F7720" w:rsidRPr="00A93C0D">
        <w:rPr>
          <w:rFonts w:ascii="Times New Roman" w:eastAsia="Times New Roman" w:hAnsi="Times New Roman" w:cs="Times New Roman"/>
          <w:b/>
          <w:bCs/>
          <w:sz w:val="28"/>
          <w:szCs w:val="28"/>
        </w:rPr>
        <w:t xml:space="preserve"> Vehicle Registration and</w:t>
      </w:r>
    </w:p>
    <w:p w14:paraId="5C1F8A6D" w14:textId="1782F04C" w:rsidR="00F47F80" w:rsidRPr="00A93C0D" w:rsidRDefault="585F7720" w:rsidP="05963E5D">
      <w:pPr>
        <w:spacing w:line="257" w:lineRule="auto"/>
        <w:jc w:val="center"/>
        <w:rPr>
          <w:rFonts w:ascii="Times New Roman" w:eastAsia="Times New Roman" w:hAnsi="Times New Roman" w:cs="Times New Roman"/>
          <w:b/>
          <w:bCs/>
          <w:sz w:val="28"/>
          <w:szCs w:val="28"/>
        </w:rPr>
      </w:pPr>
      <w:r w:rsidRPr="00A93C0D">
        <w:rPr>
          <w:rFonts w:ascii="Times New Roman" w:eastAsia="Times New Roman" w:hAnsi="Times New Roman" w:cs="Times New Roman"/>
          <w:b/>
          <w:bCs/>
          <w:sz w:val="28"/>
          <w:szCs w:val="28"/>
        </w:rPr>
        <w:t>Ownership Management System</w:t>
      </w:r>
    </w:p>
    <w:p w14:paraId="4388E403" w14:textId="77777777" w:rsidR="00A93C0D" w:rsidRDefault="00A93C0D" w:rsidP="209D371C">
      <w:pPr>
        <w:jc w:val="center"/>
        <w:rPr>
          <w:rFonts w:ascii="Times New Roman" w:eastAsia="Times New Roman" w:hAnsi="Times New Roman" w:cs="Times New Roman"/>
          <w:sz w:val="24"/>
          <w:szCs w:val="24"/>
        </w:rPr>
      </w:pPr>
    </w:p>
    <w:p w14:paraId="196FCF68" w14:textId="77777777" w:rsidR="00A93C0D" w:rsidRDefault="00A93C0D" w:rsidP="209D371C">
      <w:pPr>
        <w:jc w:val="center"/>
        <w:rPr>
          <w:rFonts w:ascii="Times New Roman" w:eastAsia="Times New Roman" w:hAnsi="Times New Roman" w:cs="Times New Roman"/>
          <w:sz w:val="24"/>
          <w:szCs w:val="24"/>
        </w:rPr>
      </w:pPr>
    </w:p>
    <w:p w14:paraId="0E25B988" w14:textId="75A015C3" w:rsidR="75A925DE" w:rsidRDefault="75A925DE" w:rsidP="209D371C">
      <w:pPr>
        <w:jc w:val="center"/>
        <w:rPr>
          <w:rFonts w:ascii="Times New Roman" w:eastAsia="Times New Roman" w:hAnsi="Times New Roman" w:cs="Times New Roman"/>
          <w:sz w:val="24"/>
          <w:szCs w:val="24"/>
        </w:rPr>
      </w:pPr>
      <w:proofErr w:type="spellStart"/>
      <w:r w:rsidRPr="209D371C">
        <w:rPr>
          <w:rFonts w:ascii="Times New Roman" w:eastAsia="Times New Roman" w:hAnsi="Times New Roman" w:cs="Times New Roman"/>
          <w:sz w:val="24"/>
          <w:szCs w:val="24"/>
        </w:rPr>
        <w:t>Troyrangers</w:t>
      </w:r>
      <w:proofErr w:type="spellEnd"/>
    </w:p>
    <w:p w14:paraId="18837845" w14:textId="541FC789" w:rsidR="118E55F1" w:rsidRDefault="118E55F1" w:rsidP="118E55F1">
      <w:pPr>
        <w:jc w:val="center"/>
        <w:rPr>
          <w:rFonts w:ascii="Times New Roman" w:eastAsia="Times New Roman" w:hAnsi="Times New Roman" w:cs="Times New Roman"/>
          <w:sz w:val="24"/>
          <w:szCs w:val="24"/>
        </w:rPr>
      </w:pPr>
    </w:p>
    <w:p w14:paraId="496E0322" w14:textId="3604A307" w:rsidR="118E55F1" w:rsidRDefault="118E55F1" w:rsidP="118E55F1">
      <w:pPr>
        <w:jc w:val="center"/>
        <w:rPr>
          <w:rFonts w:ascii="Times New Roman" w:eastAsia="Times New Roman" w:hAnsi="Times New Roman" w:cs="Times New Roman"/>
          <w:sz w:val="24"/>
          <w:szCs w:val="24"/>
        </w:rPr>
      </w:pPr>
    </w:p>
    <w:p w14:paraId="57A32AB4" w14:textId="4A1CEF5A" w:rsidR="118E55F1" w:rsidRDefault="118E55F1" w:rsidP="118E55F1">
      <w:pPr>
        <w:jc w:val="center"/>
        <w:rPr>
          <w:rFonts w:ascii="Times New Roman" w:eastAsia="Times New Roman" w:hAnsi="Times New Roman" w:cs="Times New Roman"/>
          <w:sz w:val="24"/>
          <w:szCs w:val="24"/>
        </w:rPr>
      </w:pPr>
    </w:p>
    <w:p w14:paraId="54F8C711" w14:textId="6B45841A" w:rsidR="585B96B2" w:rsidRDefault="585B96B2" w:rsidP="585B96B2">
      <w:pPr>
        <w:jc w:val="center"/>
        <w:rPr>
          <w:rFonts w:ascii="Times New Roman" w:eastAsia="Times New Roman" w:hAnsi="Times New Roman" w:cs="Times New Roman"/>
          <w:sz w:val="24"/>
          <w:szCs w:val="24"/>
        </w:rPr>
      </w:pPr>
    </w:p>
    <w:p w14:paraId="42A00ED1" w14:textId="77777777" w:rsidR="005736C7" w:rsidRDefault="005736C7" w:rsidP="585B96B2">
      <w:pPr>
        <w:jc w:val="center"/>
        <w:rPr>
          <w:rFonts w:ascii="Times New Roman" w:eastAsia="Times New Roman" w:hAnsi="Times New Roman" w:cs="Times New Roman"/>
          <w:sz w:val="24"/>
          <w:szCs w:val="24"/>
        </w:rPr>
      </w:pPr>
    </w:p>
    <w:p w14:paraId="71C18E97" w14:textId="77777777" w:rsidR="005736C7" w:rsidRDefault="005736C7" w:rsidP="585B96B2">
      <w:pPr>
        <w:jc w:val="center"/>
        <w:rPr>
          <w:rFonts w:ascii="Times New Roman" w:eastAsia="Times New Roman" w:hAnsi="Times New Roman" w:cs="Times New Roman"/>
          <w:sz w:val="24"/>
          <w:szCs w:val="24"/>
        </w:rPr>
      </w:pPr>
    </w:p>
    <w:p w14:paraId="6AA96120" w14:textId="77777777" w:rsidR="005736C7" w:rsidRDefault="005736C7" w:rsidP="585B96B2">
      <w:pPr>
        <w:jc w:val="center"/>
        <w:rPr>
          <w:rFonts w:ascii="Times New Roman" w:eastAsia="Times New Roman" w:hAnsi="Times New Roman" w:cs="Times New Roman"/>
          <w:sz w:val="24"/>
          <w:szCs w:val="24"/>
        </w:rPr>
      </w:pPr>
    </w:p>
    <w:p w14:paraId="1E0F08D0" w14:textId="77777777" w:rsidR="005736C7" w:rsidRDefault="005736C7" w:rsidP="585B96B2">
      <w:pPr>
        <w:jc w:val="center"/>
        <w:rPr>
          <w:rFonts w:ascii="Times New Roman" w:eastAsia="Times New Roman" w:hAnsi="Times New Roman" w:cs="Times New Roman"/>
          <w:sz w:val="24"/>
          <w:szCs w:val="24"/>
        </w:rPr>
      </w:pPr>
    </w:p>
    <w:p w14:paraId="113C62A5" w14:textId="77777777" w:rsidR="00291934" w:rsidRDefault="00291934" w:rsidP="585B96B2">
      <w:pPr>
        <w:jc w:val="center"/>
        <w:rPr>
          <w:rFonts w:ascii="Times New Roman" w:eastAsia="Times New Roman" w:hAnsi="Times New Roman" w:cs="Times New Roman"/>
          <w:sz w:val="24"/>
          <w:szCs w:val="24"/>
        </w:rPr>
      </w:pPr>
    </w:p>
    <w:p w14:paraId="3F6753E6" w14:textId="77777777" w:rsidR="00291934" w:rsidRDefault="00291934" w:rsidP="585B96B2">
      <w:pPr>
        <w:jc w:val="center"/>
        <w:rPr>
          <w:rFonts w:ascii="Times New Roman" w:eastAsia="Times New Roman" w:hAnsi="Times New Roman" w:cs="Times New Roman"/>
          <w:sz w:val="24"/>
          <w:szCs w:val="24"/>
        </w:rPr>
      </w:pPr>
    </w:p>
    <w:p w14:paraId="7E38322E" w14:textId="77777777" w:rsidR="00291934" w:rsidRDefault="00291934" w:rsidP="585B96B2">
      <w:pPr>
        <w:jc w:val="center"/>
        <w:rPr>
          <w:rFonts w:ascii="Times New Roman" w:eastAsia="Times New Roman" w:hAnsi="Times New Roman" w:cs="Times New Roman"/>
          <w:sz w:val="24"/>
          <w:szCs w:val="24"/>
        </w:rPr>
      </w:pPr>
    </w:p>
    <w:p w14:paraId="49484465" w14:textId="77777777" w:rsidR="00291934" w:rsidRDefault="00291934" w:rsidP="585B96B2">
      <w:pPr>
        <w:jc w:val="center"/>
        <w:rPr>
          <w:rFonts w:ascii="Times New Roman" w:eastAsia="Times New Roman" w:hAnsi="Times New Roman" w:cs="Times New Roman"/>
          <w:sz w:val="24"/>
          <w:szCs w:val="24"/>
        </w:rPr>
      </w:pPr>
    </w:p>
    <w:p w14:paraId="3AB68DD0" w14:textId="77777777" w:rsidR="00291934" w:rsidRDefault="00291934" w:rsidP="585B96B2">
      <w:pPr>
        <w:jc w:val="center"/>
        <w:rPr>
          <w:rFonts w:ascii="Times New Roman" w:eastAsia="Times New Roman" w:hAnsi="Times New Roman" w:cs="Times New Roman"/>
          <w:sz w:val="24"/>
          <w:szCs w:val="24"/>
        </w:rPr>
      </w:pPr>
    </w:p>
    <w:p w14:paraId="3F4AE342" w14:textId="77777777" w:rsidR="007C0564" w:rsidRDefault="007C0564" w:rsidP="585B96B2">
      <w:pPr>
        <w:jc w:val="center"/>
        <w:rPr>
          <w:rFonts w:ascii="Times New Roman" w:eastAsia="Times New Roman" w:hAnsi="Times New Roman" w:cs="Times New Roman"/>
          <w:sz w:val="24"/>
          <w:szCs w:val="24"/>
        </w:rPr>
      </w:pPr>
    </w:p>
    <w:p w14:paraId="5401B711" w14:textId="1FFBA2A2" w:rsidR="585B96B2" w:rsidRDefault="585B96B2" w:rsidP="585B96B2">
      <w:pPr>
        <w:jc w:val="center"/>
        <w:rPr>
          <w:rFonts w:ascii="Times New Roman" w:eastAsia="Times New Roman" w:hAnsi="Times New Roman" w:cs="Times New Roman"/>
          <w:sz w:val="24"/>
          <w:szCs w:val="24"/>
        </w:rPr>
      </w:pPr>
    </w:p>
    <w:p w14:paraId="2E61113E" w14:textId="5574E257" w:rsidR="585B96B2" w:rsidRDefault="585B96B2" w:rsidP="585B96B2">
      <w:pPr>
        <w:jc w:val="center"/>
        <w:rPr>
          <w:rFonts w:ascii="Times New Roman" w:eastAsia="Times New Roman" w:hAnsi="Times New Roman" w:cs="Times New Roman"/>
          <w:sz w:val="24"/>
          <w:szCs w:val="24"/>
        </w:rPr>
      </w:pPr>
    </w:p>
    <w:p w14:paraId="34B225B0" w14:textId="4E75B740" w:rsidR="6049B7F7" w:rsidRDefault="6049B7F7" w:rsidP="6049B7F7">
      <w:pPr>
        <w:jc w:val="center"/>
        <w:rPr>
          <w:rFonts w:ascii="Times New Roman" w:eastAsia="Times New Roman" w:hAnsi="Times New Roman" w:cs="Times New Roman"/>
          <w:sz w:val="24"/>
          <w:szCs w:val="24"/>
        </w:rPr>
      </w:pPr>
    </w:p>
    <w:p w14:paraId="790F07FB" w14:textId="4A8CE48C" w:rsidR="63DE718C" w:rsidRDefault="63DE718C" w:rsidP="63DE718C">
      <w:pPr>
        <w:jc w:val="center"/>
        <w:rPr>
          <w:rFonts w:ascii="Times New Roman" w:eastAsia="Times New Roman" w:hAnsi="Times New Roman" w:cs="Times New Roman"/>
          <w:sz w:val="24"/>
          <w:szCs w:val="24"/>
        </w:rPr>
      </w:pPr>
    </w:p>
    <w:p w14:paraId="6CC1F207" w14:textId="2778ED15" w:rsidR="75A925DE" w:rsidRDefault="75A925DE" w:rsidP="209D371C">
      <w:pPr>
        <w:jc w:val="center"/>
        <w:rPr>
          <w:rFonts w:ascii="Times New Roman" w:eastAsia="Times New Roman" w:hAnsi="Times New Roman" w:cs="Times New Roman"/>
          <w:sz w:val="24"/>
          <w:szCs w:val="24"/>
        </w:rPr>
      </w:pPr>
      <w:r w:rsidRPr="209D371C">
        <w:rPr>
          <w:rFonts w:ascii="Times New Roman" w:eastAsia="Times New Roman" w:hAnsi="Times New Roman" w:cs="Times New Roman"/>
          <w:sz w:val="24"/>
          <w:szCs w:val="24"/>
        </w:rPr>
        <w:t>Faculty of Information Technology</w:t>
      </w:r>
    </w:p>
    <w:p w14:paraId="7653C1BF" w14:textId="6BBB769D" w:rsidR="75A925DE" w:rsidRDefault="75A925DE" w:rsidP="209D371C">
      <w:pPr>
        <w:jc w:val="center"/>
        <w:rPr>
          <w:rFonts w:ascii="Times New Roman" w:eastAsia="Times New Roman" w:hAnsi="Times New Roman" w:cs="Times New Roman"/>
          <w:sz w:val="24"/>
          <w:szCs w:val="24"/>
        </w:rPr>
      </w:pPr>
      <w:r w:rsidRPr="209D371C">
        <w:rPr>
          <w:rFonts w:ascii="Times New Roman" w:eastAsia="Times New Roman" w:hAnsi="Times New Roman" w:cs="Times New Roman"/>
          <w:sz w:val="24"/>
          <w:szCs w:val="24"/>
        </w:rPr>
        <w:t>University of Moratuwa</w:t>
      </w:r>
    </w:p>
    <w:p w14:paraId="3C9B8B78" w14:textId="36424C6B" w:rsidR="00751171" w:rsidRDefault="75A925DE" w:rsidP="63AC1735">
      <w:pPr>
        <w:jc w:val="center"/>
        <w:sectPr w:rsidR="00751171" w:rsidSect="005736C7">
          <w:headerReference w:type="default" r:id="rId11"/>
          <w:footerReference w:type="default" r:id="rId12"/>
          <w:pgSz w:w="11906" w:h="16838" w:code="9"/>
          <w:pgMar w:top="562" w:right="567" w:bottom="567" w:left="1138" w:header="720" w:footer="720" w:gutter="0"/>
          <w:pgNumType w:fmt="lowerRoman" w:start="1"/>
          <w:cols w:space="720"/>
          <w:titlePg/>
          <w:docGrid w:linePitch="360"/>
        </w:sectPr>
      </w:pPr>
      <w:r w:rsidRPr="209D371C">
        <w:rPr>
          <w:rFonts w:ascii="Times New Roman" w:eastAsia="Times New Roman" w:hAnsi="Times New Roman" w:cs="Times New Roman"/>
          <w:sz w:val="24"/>
          <w:szCs w:val="24"/>
        </w:rPr>
        <w:t>2022</w:t>
      </w:r>
    </w:p>
    <w:p w14:paraId="1A8EF774" w14:textId="17A2823B" w:rsidR="209D371C" w:rsidRDefault="209D371C" w:rsidP="63AC1735">
      <w:pPr>
        <w:jc w:val="center"/>
        <w:rPr>
          <w:rFonts w:ascii="Times New Roman" w:eastAsia="Times New Roman" w:hAnsi="Times New Roman" w:cs="Times New Roman"/>
          <w:sz w:val="24"/>
          <w:szCs w:val="24"/>
        </w:rPr>
      </w:pPr>
    </w:p>
    <w:p w14:paraId="2CC20403" w14:textId="77777777" w:rsidR="00A93C0D" w:rsidRPr="00890E47" w:rsidRDefault="00A93C0D" w:rsidP="63AC1735">
      <w:pPr>
        <w:jc w:val="center"/>
        <w:rPr>
          <w:rFonts w:ascii="Times New Roman" w:eastAsia="Times New Roman" w:hAnsi="Times New Roman" w:cs="Times New Roman"/>
          <w:sz w:val="24"/>
          <w:szCs w:val="24"/>
        </w:rPr>
      </w:pPr>
    </w:p>
    <w:p w14:paraId="0EF684BD" w14:textId="603F1601" w:rsidR="209D371C" w:rsidRDefault="434C1389" w:rsidP="63AC1735">
      <w:pPr>
        <w:jc w:val="center"/>
        <w:rPr>
          <w:rFonts w:ascii="Times New Roman" w:eastAsia="Times New Roman" w:hAnsi="Times New Roman" w:cs="Times New Roman"/>
          <w:b/>
          <w:bCs/>
          <w:sz w:val="28"/>
          <w:szCs w:val="28"/>
        </w:rPr>
      </w:pPr>
      <w:r w:rsidRPr="63AC1735">
        <w:rPr>
          <w:rFonts w:ascii="Times New Roman" w:eastAsia="Times New Roman" w:hAnsi="Times New Roman" w:cs="Times New Roman"/>
          <w:b/>
          <w:bCs/>
          <w:sz w:val="28"/>
          <w:szCs w:val="28"/>
        </w:rPr>
        <w:t>Project Proposal</w:t>
      </w:r>
    </w:p>
    <w:p w14:paraId="667A1741" w14:textId="12EBD230" w:rsidR="209D371C" w:rsidRDefault="434C1389" w:rsidP="63AC1735">
      <w:pPr>
        <w:jc w:val="center"/>
        <w:rPr>
          <w:rFonts w:ascii="Times New Roman" w:eastAsia="Times New Roman" w:hAnsi="Times New Roman" w:cs="Times New Roman"/>
          <w:b/>
          <w:bCs/>
          <w:sz w:val="24"/>
          <w:szCs w:val="24"/>
        </w:rPr>
      </w:pPr>
      <w:r w:rsidRPr="63AC1735">
        <w:rPr>
          <w:rFonts w:ascii="Times New Roman" w:eastAsia="Times New Roman" w:hAnsi="Times New Roman" w:cs="Times New Roman"/>
          <w:b/>
          <w:bCs/>
          <w:sz w:val="24"/>
          <w:szCs w:val="24"/>
        </w:rPr>
        <w:t>Level 2</w:t>
      </w:r>
    </w:p>
    <w:p w14:paraId="69FEFA28" w14:textId="77777777" w:rsidR="00A93C0D" w:rsidRDefault="00A93C0D" w:rsidP="63AC1735">
      <w:pPr>
        <w:jc w:val="center"/>
        <w:rPr>
          <w:rFonts w:ascii="Times New Roman" w:eastAsia="Times New Roman" w:hAnsi="Times New Roman" w:cs="Times New Roman"/>
          <w:b/>
          <w:bCs/>
          <w:sz w:val="24"/>
          <w:szCs w:val="24"/>
        </w:rPr>
      </w:pPr>
    </w:p>
    <w:p w14:paraId="5BF323FA" w14:textId="77777777" w:rsidR="00A93C0D" w:rsidRDefault="067D4E67" w:rsidP="6ED4FB91">
      <w:pPr>
        <w:spacing w:line="257" w:lineRule="auto"/>
        <w:jc w:val="center"/>
        <w:rPr>
          <w:rFonts w:ascii="Times New Roman" w:eastAsia="Times New Roman" w:hAnsi="Times New Roman" w:cs="Times New Roman"/>
          <w:b/>
          <w:bCs/>
          <w:sz w:val="28"/>
          <w:szCs w:val="28"/>
        </w:rPr>
      </w:pPr>
      <w:r w:rsidRPr="05963E5D">
        <w:rPr>
          <w:rFonts w:ascii="Times New Roman" w:eastAsia="Times New Roman" w:hAnsi="Times New Roman" w:cs="Times New Roman"/>
          <w:b/>
          <w:bCs/>
          <w:sz w:val="28"/>
          <w:szCs w:val="28"/>
        </w:rPr>
        <w:t>Blockchain</w:t>
      </w:r>
      <w:r w:rsidR="00785EFB">
        <w:rPr>
          <w:rFonts w:ascii="Times New Roman" w:eastAsia="Times New Roman" w:hAnsi="Times New Roman" w:cs="Times New Roman"/>
          <w:b/>
          <w:bCs/>
          <w:sz w:val="28"/>
          <w:szCs w:val="28"/>
        </w:rPr>
        <w:t>-</w:t>
      </w:r>
      <w:r w:rsidRPr="05963E5D">
        <w:rPr>
          <w:rFonts w:ascii="Times New Roman" w:eastAsia="Times New Roman" w:hAnsi="Times New Roman" w:cs="Times New Roman"/>
          <w:b/>
          <w:bCs/>
          <w:sz w:val="28"/>
          <w:szCs w:val="28"/>
        </w:rPr>
        <w:t>Based Vehicle Registration and</w:t>
      </w:r>
    </w:p>
    <w:p w14:paraId="74D4FF40" w14:textId="1601BE6D" w:rsidR="05963E5D" w:rsidRDefault="067D4E67" w:rsidP="6ED4FB91">
      <w:pPr>
        <w:spacing w:line="257" w:lineRule="auto"/>
        <w:jc w:val="center"/>
        <w:rPr>
          <w:rFonts w:ascii="Times New Roman" w:eastAsia="Times New Roman" w:hAnsi="Times New Roman" w:cs="Times New Roman"/>
          <w:b/>
          <w:bCs/>
          <w:sz w:val="28"/>
          <w:szCs w:val="28"/>
        </w:rPr>
      </w:pPr>
      <w:r w:rsidRPr="05963E5D">
        <w:rPr>
          <w:rFonts w:ascii="Times New Roman" w:eastAsia="Times New Roman" w:hAnsi="Times New Roman" w:cs="Times New Roman"/>
          <w:b/>
          <w:bCs/>
          <w:sz w:val="28"/>
          <w:szCs w:val="28"/>
        </w:rPr>
        <w:t>Ownership Management System</w:t>
      </w:r>
    </w:p>
    <w:p w14:paraId="3F511BF0" w14:textId="77777777" w:rsidR="00A93C0D" w:rsidRDefault="00A93C0D" w:rsidP="6ED4FB91">
      <w:pPr>
        <w:spacing w:line="257" w:lineRule="auto"/>
        <w:jc w:val="center"/>
        <w:rPr>
          <w:rFonts w:ascii="Times New Roman" w:eastAsia="Times New Roman" w:hAnsi="Times New Roman" w:cs="Times New Roman"/>
          <w:b/>
          <w:bCs/>
          <w:sz w:val="28"/>
          <w:szCs w:val="28"/>
        </w:rPr>
      </w:pPr>
    </w:p>
    <w:p w14:paraId="7776900A" w14:textId="2F8DD48C" w:rsidR="209D371C" w:rsidRDefault="434C1389" w:rsidP="63AC1735">
      <w:pPr>
        <w:jc w:val="center"/>
        <w:rPr>
          <w:rFonts w:ascii="Times New Roman" w:eastAsia="Times New Roman" w:hAnsi="Times New Roman" w:cs="Times New Roman"/>
          <w:sz w:val="24"/>
          <w:szCs w:val="24"/>
        </w:rPr>
      </w:pPr>
      <w:proofErr w:type="spellStart"/>
      <w:r w:rsidRPr="63AC1735">
        <w:rPr>
          <w:rFonts w:ascii="Times New Roman" w:eastAsia="Times New Roman" w:hAnsi="Times New Roman" w:cs="Times New Roman"/>
          <w:sz w:val="24"/>
          <w:szCs w:val="24"/>
        </w:rPr>
        <w:t>Troyrangers</w:t>
      </w:r>
      <w:proofErr w:type="spellEnd"/>
    </w:p>
    <w:p w14:paraId="0B8051CB" w14:textId="77777777" w:rsidR="00A93C0D" w:rsidRDefault="00A93C0D" w:rsidP="41578B0B">
      <w:pPr>
        <w:jc w:val="center"/>
        <w:rPr>
          <w:rFonts w:ascii="Times New Roman" w:eastAsia="Times New Roman" w:hAnsi="Times New Roman"/>
          <w:sz w:val="24"/>
          <w:szCs w:val="24"/>
          <w:lang w:bidi="si-LK"/>
        </w:rPr>
      </w:pPr>
    </w:p>
    <w:p w14:paraId="08D182B0" w14:textId="77777777" w:rsidR="005736C7" w:rsidRPr="00936DC1" w:rsidRDefault="005736C7" w:rsidP="41578B0B">
      <w:pPr>
        <w:jc w:val="center"/>
        <w:rPr>
          <w:rFonts w:ascii="Times New Roman" w:eastAsia="Times New Roman" w:hAnsi="Times New Roman" w:hint="cs"/>
          <w:sz w:val="24"/>
          <w:szCs w:val="24"/>
          <w:cs/>
          <w:lang w:bidi="si-LK"/>
        </w:rPr>
      </w:pPr>
    </w:p>
    <w:p w14:paraId="15C05788" w14:textId="77777777" w:rsidR="00A93C0D" w:rsidRDefault="00A93C0D" w:rsidP="41578B0B">
      <w:pPr>
        <w:jc w:val="center"/>
        <w:rPr>
          <w:rFonts w:ascii="Times New Roman" w:eastAsia="Times New Roman" w:hAnsi="Times New Roman" w:cs="Times New Roman"/>
          <w:sz w:val="24"/>
          <w:szCs w:val="24"/>
        </w:rPr>
      </w:pPr>
    </w:p>
    <w:tbl>
      <w:tblPr>
        <w:tblStyle w:val="TableGrid"/>
        <w:tblW w:w="8432" w:type="dxa"/>
        <w:tblInd w:w="1847" w:type="dxa"/>
        <w:tblBorders>
          <w:top w:val="none" w:sz="2" w:space="0" w:color="000000" w:themeColor="text1"/>
          <w:left w:val="none" w:sz="2" w:space="0" w:color="000000" w:themeColor="text1"/>
          <w:bottom w:val="none" w:sz="2" w:space="0" w:color="000000" w:themeColor="text1"/>
          <w:right w:val="none" w:sz="2" w:space="0" w:color="000000" w:themeColor="text1"/>
          <w:insideH w:val="none" w:sz="2" w:space="0" w:color="000000" w:themeColor="text1"/>
          <w:insideV w:val="none" w:sz="2" w:space="0" w:color="000000" w:themeColor="text1"/>
        </w:tblBorders>
        <w:tblLayout w:type="fixed"/>
        <w:tblLook w:val="06A0" w:firstRow="1" w:lastRow="0" w:firstColumn="1" w:lastColumn="0" w:noHBand="1" w:noVBand="1"/>
      </w:tblPr>
      <w:tblGrid>
        <w:gridCol w:w="4216"/>
        <w:gridCol w:w="4216"/>
      </w:tblGrid>
      <w:tr w:rsidR="002C336C" w14:paraId="3F3956FC" w14:textId="77777777" w:rsidTr="007B3457">
        <w:trPr>
          <w:trHeight w:val="435"/>
        </w:trPr>
        <w:tc>
          <w:tcPr>
            <w:tcW w:w="4216" w:type="dxa"/>
            <w:vAlign w:val="bottom"/>
          </w:tcPr>
          <w:p w14:paraId="1E5A9F12" w14:textId="688BBE81" w:rsidR="25845A05" w:rsidRDefault="434C1389" w:rsidP="60451B11">
            <w:pPr>
              <w:rPr>
                <w:rFonts w:ascii="Times New Roman" w:eastAsia="Times New Roman" w:hAnsi="Times New Roman" w:cs="Times New Roman"/>
                <w:sz w:val="24"/>
                <w:szCs w:val="24"/>
              </w:rPr>
            </w:pPr>
            <w:r w:rsidRPr="74E9EBE0">
              <w:rPr>
                <w:rFonts w:ascii="Times New Roman" w:eastAsia="Times New Roman" w:hAnsi="Times New Roman" w:cs="Times New Roman"/>
                <w:sz w:val="24"/>
                <w:szCs w:val="24"/>
              </w:rPr>
              <w:t>Dissanayake D</w:t>
            </w:r>
            <w:r w:rsidRPr="23AA8321">
              <w:rPr>
                <w:rFonts w:ascii="Times New Roman" w:eastAsia="Times New Roman" w:hAnsi="Times New Roman" w:cs="Times New Roman"/>
                <w:sz w:val="24"/>
                <w:szCs w:val="24"/>
              </w:rPr>
              <w:t>.M.</w:t>
            </w:r>
            <w:r w:rsidRPr="526B1A61">
              <w:rPr>
                <w:rFonts w:ascii="Times New Roman" w:eastAsia="Times New Roman" w:hAnsi="Times New Roman" w:cs="Times New Roman"/>
                <w:sz w:val="24"/>
                <w:szCs w:val="24"/>
              </w:rPr>
              <w:t>B.M.</w:t>
            </w:r>
          </w:p>
        </w:tc>
        <w:tc>
          <w:tcPr>
            <w:tcW w:w="4216" w:type="dxa"/>
            <w:vAlign w:val="bottom"/>
          </w:tcPr>
          <w:p w14:paraId="4751CB6F" w14:textId="7BEBAC40" w:rsidR="25845A05" w:rsidRDefault="434C1389" w:rsidP="60451B11">
            <w:pPr>
              <w:rPr>
                <w:rFonts w:ascii="Times New Roman" w:eastAsia="Times New Roman" w:hAnsi="Times New Roman" w:cs="Times New Roman"/>
                <w:sz w:val="24"/>
                <w:szCs w:val="24"/>
              </w:rPr>
            </w:pPr>
            <w:r w:rsidRPr="41187472">
              <w:rPr>
                <w:rFonts w:ascii="Times New Roman" w:eastAsia="Times New Roman" w:hAnsi="Times New Roman" w:cs="Times New Roman"/>
                <w:sz w:val="24"/>
                <w:szCs w:val="24"/>
              </w:rPr>
              <w:t>204047J</w:t>
            </w:r>
          </w:p>
        </w:tc>
      </w:tr>
      <w:tr w:rsidR="002C336C" w14:paraId="49140A9D" w14:textId="77777777" w:rsidTr="007B3457">
        <w:trPr>
          <w:trHeight w:val="467"/>
        </w:trPr>
        <w:tc>
          <w:tcPr>
            <w:tcW w:w="4216" w:type="dxa"/>
            <w:vAlign w:val="bottom"/>
          </w:tcPr>
          <w:p w14:paraId="7F43E753" w14:textId="4D3FC977" w:rsidR="25845A05" w:rsidRDefault="434C1389" w:rsidP="60451B11">
            <w:pPr>
              <w:rPr>
                <w:rFonts w:ascii="Times New Roman" w:eastAsia="Times New Roman" w:hAnsi="Times New Roman" w:cs="Times New Roman"/>
                <w:sz w:val="24"/>
                <w:szCs w:val="24"/>
              </w:rPr>
            </w:pPr>
            <w:r w:rsidRPr="41187472">
              <w:rPr>
                <w:rFonts w:ascii="Times New Roman" w:eastAsia="Times New Roman" w:hAnsi="Times New Roman" w:cs="Times New Roman"/>
                <w:sz w:val="24"/>
                <w:szCs w:val="24"/>
              </w:rPr>
              <w:t>Herath P.</w:t>
            </w:r>
            <w:r w:rsidRPr="41EBB8FA">
              <w:rPr>
                <w:rFonts w:ascii="Times New Roman" w:eastAsia="Times New Roman" w:hAnsi="Times New Roman" w:cs="Times New Roman"/>
                <w:sz w:val="24"/>
                <w:szCs w:val="24"/>
              </w:rPr>
              <w:t>A.U</w:t>
            </w:r>
            <w:r w:rsidRPr="5722325C">
              <w:rPr>
                <w:rFonts w:ascii="Times New Roman" w:eastAsia="Times New Roman" w:hAnsi="Times New Roman" w:cs="Times New Roman"/>
                <w:sz w:val="24"/>
                <w:szCs w:val="24"/>
              </w:rPr>
              <w:t>.D.</w:t>
            </w:r>
          </w:p>
        </w:tc>
        <w:tc>
          <w:tcPr>
            <w:tcW w:w="4216" w:type="dxa"/>
            <w:vAlign w:val="bottom"/>
          </w:tcPr>
          <w:p w14:paraId="42C39621" w14:textId="01660BD1" w:rsidR="25845A05" w:rsidRDefault="434C1389" w:rsidP="60451B11">
            <w:pPr>
              <w:rPr>
                <w:rFonts w:ascii="Times New Roman" w:eastAsia="Times New Roman" w:hAnsi="Times New Roman" w:cs="Times New Roman"/>
                <w:sz w:val="24"/>
                <w:szCs w:val="24"/>
              </w:rPr>
            </w:pPr>
            <w:r w:rsidRPr="05E2C99D">
              <w:rPr>
                <w:rFonts w:ascii="Times New Roman" w:eastAsia="Times New Roman" w:hAnsi="Times New Roman" w:cs="Times New Roman"/>
                <w:sz w:val="24"/>
                <w:szCs w:val="24"/>
              </w:rPr>
              <w:t>204074M</w:t>
            </w:r>
          </w:p>
        </w:tc>
      </w:tr>
      <w:tr w:rsidR="002C336C" w14:paraId="09A31400" w14:textId="77777777" w:rsidTr="007B3457">
        <w:trPr>
          <w:trHeight w:val="419"/>
        </w:trPr>
        <w:tc>
          <w:tcPr>
            <w:tcW w:w="4216" w:type="dxa"/>
            <w:vAlign w:val="bottom"/>
          </w:tcPr>
          <w:p w14:paraId="56AF7BD6" w14:textId="1253EE9C" w:rsidR="25845A05" w:rsidRDefault="434C1389" w:rsidP="60451B11">
            <w:pPr>
              <w:rPr>
                <w:rFonts w:ascii="Times New Roman" w:eastAsia="Times New Roman" w:hAnsi="Times New Roman" w:cs="Times New Roman"/>
                <w:sz w:val="24"/>
                <w:szCs w:val="24"/>
              </w:rPr>
            </w:pPr>
            <w:r w:rsidRPr="31F64571">
              <w:rPr>
                <w:rFonts w:ascii="Times New Roman" w:eastAsia="Times New Roman" w:hAnsi="Times New Roman" w:cs="Times New Roman"/>
                <w:sz w:val="24"/>
                <w:szCs w:val="24"/>
              </w:rPr>
              <w:t>Jayathilaka P</w:t>
            </w:r>
            <w:r w:rsidRPr="60B6DCB1">
              <w:rPr>
                <w:rFonts w:ascii="Times New Roman" w:eastAsia="Times New Roman" w:hAnsi="Times New Roman" w:cs="Times New Roman"/>
                <w:sz w:val="24"/>
                <w:szCs w:val="24"/>
              </w:rPr>
              <w:t>.H.P.</w:t>
            </w:r>
          </w:p>
        </w:tc>
        <w:tc>
          <w:tcPr>
            <w:tcW w:w="4216" w:type="dxa"/>
            <w:vAlign w:val="bottom"/>
          </w:tcPr>
          <w:p w14:paraId="5E079E95" w14:textId="51C4E1DB" w:rsidR="25845A05" w:rsidRDefault="434C1389" w:rsidP="60451B11">
            <w:pPr>
              <w:rPr>
                <w:rFonts w:ascii="Times New Roman" w:eastAsia="Times New Roman" w:hAnsi="Times New Roman" w:cs="Times New Roman"/>
                <w:sz w:val="24"/>
                <w:szCs w:val="24"/>
              </w:rPr>
            </w:pPr>
            <w:r w:rsidRPr="6D2BF046">
              <w:rPr>
                <w:rFonts w:ascii="Times New Roman" w:eastAsia="Times New Roman" w:hAnsi="Times New Roman" w:cs="Times New Roman"/>
                <w:sz w:val="24"/>
                <w:szCs w:val="24"/>
              </w:rPr>
              <w:t>204087F</w:t>
            </w:r>
          </w:p>
        </w:tc>
      </w:tr>
      <w:tr w:rsidR="002C336C" w14:paraId="5FCB0E3F" w14:textId="77777777" w:rsidTr="007B3457">
        <w:trPr>
          <w:trHeight w:val="450"/>
        </w:trPr>
        <w:tc>
          <w:tcPr>
            <w:tcW w:w="4216" w:type="dxa"/>
            <w:vAlign w:val="bottom"/>
          </w:tcPr>
          <w:p w14:paraId="545F3FBA" w14:textId="238E2CAF" w:rsidR="25845A05" w:rsidRDefault="434C1389" w:rsidP="60451B11">
            <w:pPr>
              <w:rPr>
                <w:rFonts w:ascii="Times New Roman" w:eastAsia="Times New Roman" w:hAnsi="Times New Roman" w:cs="Times New Roman"/>
                <w:sz w:val="24"/>
                <w:szCs w:val="24"/>
              </w:rPr>
            </w:pPr>
            <w:r w:rsidRPr="450DF100">
              <w:rPr>
                <w:rFonts w:ascii="Times New Roman" w:eastAsia="Times New Roman" w:hAnsi="Times New Roman" w:cs="Times New Roman"/>
                <w:sz w:val="24"/>
                <w:szCs w:val="24"/>
              </w:rPr>
              <w:t>Pathirana S.P.S.N.</w:t>
            </w:r>
          </w:p>
        </w:tc>
        <w:tc>
          <w:tcPr>
            <w:tcW w:w="4216" w:type="dxa"/>
            <w:vAlign w:val="bottom"/>
          </w:tcPr>
          <w:p w14:paraId="08026105" w14:textId="2DC3AB26" w:rsidR="25845A05" w:rsidRDefault="434C1389" w:rsidP="60451B11">
            <w:pPr>
              <w:rPr>
                <w:rFonts w:ascii="Times New Roman" w:eastAsia="Times New Roman" w:hAnsi="Times New Roman" w:cs="Times New Roman"/>
                <w:sz w:val="24"/>
                <w:szCs w:val="24"/>
              </w:rPr>
            </w:pPr>
            <w:r w:rsidRPr="0CCA5886">
              <w:rPr>
                <w:rFonts w:ascii="Times New Roman" w:eastAsia="Times New Roman" w:hAnsi="Times New Roman" w:cs="Times New Roman"/>
                <w:sz w:val="24"/>
                <w:szCs w:val="24"/>
              </w:rPr>
              <w:t>204150T</w:t>
            </w:r>
          </w:p>
        </w:tc>
      </w:tr>
      <w:tr w:rsidR="002C336C" w14:paraId="493E0C3F" w14:textId="77777777" w:rsidTr="007B3457">
        <w:trPr>
          <w:trHeight w:val="467"/>
        </w:trPr>
        <w:tc>
          <w:tcPr>
            <w:tcW w:w="4216" w:type="dxa"/>
            <w:vAlign w:val="bottom"/>
          </w:tcPr>
          <w:p w14:paraId="6C3BA69F" w14:textId="44FB2644" w:rsidR="25845A05" w:rsidRDefault="434C1389" w:rsidP="60451B11">
            <w:pPr>
              <w:rPr>
                <w:rFonts w:ascii="Times New Roman" w:eastAsia="Times New Roman" w:hAnsi="Times New Roman" w:cs="Times New Roman"/>
                <w:sz w:val="24"/>
                <w:szCs w:val="24"/>
              </w:rPr>
            </w:pPr>
            <w:r w:rsidRPr="71216CD4">
              <w:rPr>
                <w:rFonts w:ascii="Times New Roman" w:eastAsia="Times New Roman" w:hAnsi="Times New Roman" w:cs="Times New Roman"/>
                <w:sz w:val="24"/>
                <w:szCs w:val="24"/>
              </w:rPr>
              <w:t xml:space="preserve">Rathnayaka </w:t>
            </w:r>
            <w:r w:rsidRPr="1FE20415">
              <w:rPr>
                <w:rFonts w:ascii="Times New Roman" w:eastAsia="Times New Roman" w:hAnsi="Times New Roman" w:cs="Times New Roman"/>
                <w:sz w:val="24"/>
                <w:szCs w:val="24"/>
              </w:rPr>
              <w:t>A.M.</w:t>
            </w:r>
            <w:r w:rsidRPr="2A7D40C6">
              <w:rPr>
                <w:rFonts w:ascii="Times New Roman" w:eastAsia="Times New Roman" w:hAnsi="Times New Roman" w:cs="Times New Roman"/>
                <w:sz w:val="24"/>
                <w:szCs w:val="24"/>
              </w:rPr>
              <w:t>D.B.</w:t>
            </w:r>
          </w:p>
        </w:tc>
        <w:tc>
          <w:tcPr>
            <w:tcW w:w="4216" w:type="dxa"/>
            <w:vAlign w:val="bottom"/>
          </w:tcPr>
          <w:p w14:paraId="3F6BE425" w14:textId="16995EF4" w:rsidR="25845A05" w:rsidRDefault="434C1389" w:rsidP="60451B11">
            <w:pPr>
              <w:rPr>
                <w:rFonts w:ascii="Times New Roman" w:eastAsia="Times New Roman" w:hAnsi="Times New Roman" w:cs="Times New Roman"/>
                <w:sz w:val="24"/>
                <w:szCs w:val="24"/>
              </w:rPr>
            </w:pPr>
            <w:r w:rsidRPr="7F3D0979">
              <w:rPr>
                <w:rFonts w:ascii="Times New Roman" w:eastAsia="Times New Roman" w:hAnsi="Times New Roman" w:cs="Times New Roman"/>
                <w:sz w:val="24"/>
                <w:szCs w:val="24"/>
              </w:rPr>
              <w:t>204179N</w:t>
            </w:r>
          </w:p>
        </w:tc>
      </w:tr>
    </w:tbl>
    <w:p w14:paraId="5911A2FF" w14:textId="77266A57" w:rsidR="1F6A2F4E" w:rsidRDefault="1F6A2F4E" w:rsidP="1F6A2F4E">
      <w:pPr>
        <w:rPr>
          <w:rFonts w:ascii="Times New Roman" w:eastAsia="Times New Roman" w:hAnsi="Times New Roman" w:cs="Times New Roman"/>
          <w:sz w:val="24"/>
          <w:szCs w:val="24"/>
        </w:rPr>
      </w:pPr>
    </w:p>
    <w:p w14:paraId="1488CC81" w14:textId="77777777" w:rsidR="00A93C0D" w:rsidRDefault="00A93C0D" w:rsidP="1F6A2F4E">
      <w:pPr>
        <w:rPr>
          <w:rFonts w:ascii="Times New Roman" w:eastAsia="Times New Roman" w:hAnsi="Times New Roman" w:cs="Times New Roman"/>
          <w:sz w:val="24"/>
          <w:szCs w:val="24"/>
        </w:rPr>
      </w:pPr>
    </w:p>
    <w:p w14:paraId="062805BC" w14:textId="77777777" w:rsidR="005736C7" w:rsidRDefault="005736C7" w:rsidP="1F6A2F4E">
      <w:pPr>
        <w:rPr>
          <w:rFonts w:ascii="Times New Roman" w:eastAsia="Times New Roman" w:hAnsi="Times New Roman" w:cs="Times New Roman"/>
          <w:sz w:val="24"/>
          <w:szCs w:val="24"/>
        </w:rPr>
      </w:pPr>
    </w:p>
    <w:p w14:paraId="1480D2F6" w14:textId="77777777" w:rsidR="005736C7" w:rsidRDefault="005736C7" w:rsidP="1F6A2F4E">
      <w:pPr>
        <w:rPr>
          <w:rFonts w:ascii="Times New Roman" w:eastAsia="Times New Roman" w:hAnsi="Times New Roman" w:cs="Times New Roman"/>
          <w:sz w:val="24"/>
          <w:szCs w:val="24"/>
        </w:rPr>
      </w:pPr>
    </w:p>
    <w:p w14:paraId="57AE3AD8" w14:textId="64F18D84" w:rsidR="0CA672F0" w:rsidRDefault="0CA672F0" w:rsidP="07038A12">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 xml:space="preserve">Supervisor: </w:t>
      </w:r>
    </w:p>
    <w:p w14:paraId="6511865D" w14:textId="05BE150A" w:rsidR="0CA672F0" w:rsidRDefault="23D59559" w:rsidP="2D47B274">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Dr. Thanuja A.L.A.R.R.</w:t>
      </w:r>
    </w:p>
    <w:p w14:paraId="313D23EE" w14:textId="1A477A1C" w:rsidR="0CA672F0" w:rsidRDefault="33411955" w:rsidP="37E2EF25">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 xml:space="preserve">Department of </w:t>
      </w:r>
      <w:r w:rsidR="71C18824" w:rsidRPr="186E5C3F">
        <w:rPr>
          <w:rFonts w:ascii="Times New Roman" w:eastAsia="Times New Roman" w:hAnsi="Times New Roman" w:cs="Times New Roman"/>
          <w:sz w:val="24"/>
          <w:szCs w:val="24"/>
        </w:rPr>
        <w:t>Computational Mathematics</w:t>
      </w:r>
    </w:p>
    <w:p w14:paraId="0A114BA1" w14:textId="0AC39FFD" w:rsidR="0CA672F0" w:rsidRDefault="0CA672F0" w:rsidP="1490D91E">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University of Moratuwa</w:t>
      </w:r>
    </w:p>
    <w:p w14:paraId="3577A18B" w14:textId="77777777" w:rsidR="00F47F80" w:rsidRDefault="00F47F80" w:rsidP="1490D91E">
      <w:pPr>
        <w:rPr>
          <w:rFonts w:ascii="Times New Roman" w:eastAsia="Times New Roman" w:hAnsi="Times New Roman" w:cs="Times New Roman"/>
          <w:sz w:val="24"/>
          <w:szCs w:val="24"/>
        </w:rPr>
      </w:pPr>
    </w:p>
    <w:p w14:paraId="00B86390" w14:textId="1379C26B" w:rsidR="0CA672F0" w:rsidRDefault="33411955" w:rsidP="4351705E">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 xml:space="preserve"> ………………………………</w:t>
      </w:r>
      <w:r w:rsidR="62560428" w:rsidRPr="186E5C3F">
        <w:rPr>
          <w:rFonts w:ascii="Times New Roman" w:eastAsia="Times New Roman" w:hAnsi="Times New Roman" w:cs="Times New Roman"/>
          <w:sz w:val="24"/>
          <w:szCs w:val="24"/>
        </w:rPr>
        <w:t>….</w:t>
      </w:r>
      <w:r w:rsidRPr="186E5C3F">
        <w:rPr>
          <w:rFonts w:ascii="Times New Roman" w:eastAsia="Times New Roman" w:hAnsi="Times New Roman" w:cs="Times New Roman"/>
          <w:sz w:val="24"/>
          <w:szCs w:val="24"/>
        </w:rPr>
        <w:t xml:space="preserve"> </w:t>
      </w:r>
    </w:p>
    <w:p w14:paraId="78C4E126" w14:textId="210A3685" w:rsidR="0D141F2C" w:rsidRDefault="0CA672F0" w:rsidP="0D141F2C">
      <w:pPr>
        <w:rPr>
          <w:rFonts w:ascii="Times New Roman" w:eastAsia="Times New Roman" w:hAnsi="Times New Roman" w:cs="Times New Roman"/>
          <w:sz w:val="24"/>
          <w:szCs w:val="24"/>
        </w:rPr>
      </w:pPr>
      <w:r w:rsidRPr="186E5C3F">
        <w:rPr>
          <w:rFonts w:ascii="Times New Roman" w:eastAsia="Times New Roman" w:hAnsi="Times New Roman" w:cs="Times New Roman"/>
          <w:sz w:val="24"/>
          <w:szCs w:val="24"/>
        </w:rPr>
        <w:t>(Signature)</w:t>
      </w:r>
    </w:p>
    <w:p w14:paraId="63083B72" w14:textId="46CC4D5E" w:rsidR="4F3158EA" w:rsidRDefault="4F3158EA" w:rsidP="4F3158EA">
      <w:pPr>
        <w:rPr>
          <w:rFonts w:ascii="Times New Roman" w:eastAsia="Times New Roman" w:hAnsi="Times New Roman" w:cs="Times New Roman"/>
          <w:sz w:val="24"/>
          <w:szCs w:val="24"/>
        </w:rPr>
      </w:pPr>
    </w:p>
    <w:p w14:paraId="402FE557" w14:textId="2778ED15" w:rsidR="4D6F5E1F" w:rsidRDefault="4D6F5E1F" w:rsidP="25B6B45C">
      <w:pPr>
        <w:jc w:val="center"/>
        <w:rPr>
          <w:rFonts w:ascii="Times New Roman" w:eastAsia="Times New Roman" w:hAnsi="Times New Roman" w:cs="Times New Roman"/>
          <w:sz w:val="24"/>
          <w:szCs w:val="24"/>
        </w:rPr>
      </w:pPr>
      <w:r w:rsidRPr="25B6B45C">
        <w:rPr>
          <w:rFonts w:ascii="Times New Roman" w:eastAsia="Times New Roman" w:hAnsi="Times New Roman" w:cs="Times New Roman"/>
          <w:sz w:val="24"/>
          <w:szCs w:val="24"/>
        </w:rPr>
        <w:t>Faculty of Information Technology</w:t>
      </w:r>
    </w:p>
    <w:p w14:paraId="43EA20A6" w14:textId="6BBB769D" w:rsidR="4D6F5E1F" w:rsidRDefault="4D6F5E1F" w:rsidP="25B6B45C">
      <w:pPr>
        <w:jc w:val="center"/>
        <w:rPr>
          <w:rFonts w:ascii="Times New Roman" w:eastAsia="Times New Roman" w:hAnsi="Times New Roman" w:cs="Times New Roman"/>
          <w:sz w:val="24"/>
          <w:szCs w:val="24"/>
        </w:rPr>
      </w:pPr>
      <w:r w:rsidRPr="25B6B45C">
        <w:rPr>
          <w:rFonts w:ascii="Times New Roman" w:eastAsia="Times New Roman" w:hAnsi="Times New Roman" w:cs="Times New Roman"/>
          <w:sz w:val="24"/>
          <w:szCs w:val="24"/>
        </w:rPr>
        <w:t>University of Moratuwa</w:t>
      </w:r>
    </w:p>
    <w:p w14:paraId="2EF9B7AA" w14:textId="03543F57" w:rsidR="00875EB3" w:rsidRDefault="4D6F5E1F" w:rsidP="00A93C0D">
      <w:pPr>
        <w:jc w:val="center"/>
        <w:rPr>
          <w:rFonts w:ascii="Times New Roman" w:eastAsia="Times New Roman" w:hAnsi="Times New Roman" w:cs="Times New Roman"/>
          <w:sz w:val="24"/>
          <w:szCs w:val="24"/>
        </w:rPr>
      </w:pPr>
      <w:r w:rsidRPr="25B6B45C">
        <w:rPr>
          <w:rFonts w:ascii="Times New Roman" w:eastAsia="Times New Roman" w:hAnsi="Times New Roman" w:cs="Times New Roman"/>
          <w:sz w:val="24"/>
          <w:szCs w:val="24"/>
        </w:rPr>
        <w:t>2022</w:t>
      </w:r>
      <w:r w:rsidR="00875EB3">
        <w:rPr>
          <w:rFonts w:ascii="Times New Roman" w:eastAsia="Times New Roman" w:hAnsi="Times New Roman" w:cs="Times New Roman"/>
          <w:sz w:val="24"/>
          <w:szCs w:val="24"/>
        </w:rPr>
        <w:br w:type="page"/>
      </w:r>
    </w:p>
    <w:sdt>
      <w:sdtPr>
        <w:id w:val="-1464495141"/>
        <w:docPartObj>
          <w:docPartGallery w:val="Table of Contents"/>
          <w:docPartUnique/>
        </w:docPartObj>
      </w:sdtPr>
      <w:sdtEndPr>
        <w:rPr>
          <w:rFonts w:asciiTheme="minorHAnsi" w:eastAsiaTheme="minorHAnsi" w:hAnsiTheme="minorHAnsi" w:cstheme="minorBidi"/>
          <w:bCs/>
          <w:sz w:val="22"/>
          <w:szCs w:val="22"/>
        </w:rPr>
      </w:sdtEndPr>
      <w:sdtContent>
        <w:p w14:paraId="14FF55BF" w14:textId="0A0A9DFA" w:rsidR="00AA3C96" w:rsidRDefault="00AA3C96">
          <w:pPr>
            <w:pStyle w:val="TOCHeading"/>
          </w:pPr>
          <w:r>
            <w:t>Contents</w:t>
          </w:r>
        </w:p>
        <w:p w14:paraId="529CEFA3" w14:textId="382080FE" w:rsidR="005736C7" w:rsidRPr="005736C7" w:rsidRDefault="00AA3C96">
          <w:pPr>
            <w:pStyle w:val="TOC1"/>
            <w:tabs>
              <w:tab w:val="left" w:pos="440"/>
              <w:tab w:val="right" w:leader="dot" w:pos="10191"/>
            </w:tabs>
            <w:rPr>
              <w:rFonts w:ascii="Times New Roman" w:eastAsiaTheme="minorEastAsia" w:hAnsi="Times New Roman" w:cs="Times New Roman"/>
              <w:noProof/>
              <w:sz w:val="24"/>
              <w:szCs w:val="24"/>
              <w:lang w:bidi="si-LK"/>
            </w:rPr>
          </w:pPr>
          <w:r w:rsidRPr="00A93C0D">
            <w:rPr>
              <w:rFonts w:ascii="Times New Roman" w:hAnsi="Times New Roman" w:cs="Times New Roman"/>
              <w:sz w:val="24"/>
              <w:szCs w:val="24"/>
            </w:rPr>
            <w:fldChar w:fldCharType="begin"/>
          </w:r>
          <w:r w:rsidRPr="00A93C0D">
            <w:rPr>
              <w:rFonts w:ascii="Times New Roman" w:hAnsi="Times New Roman" w:cs="Times New Roman"/>
              <w:sz w:val="24"/>
              <w:szCs w:val="24"/>
            </w:rPr>
            <w:instrText xml:space="preserve"> TOC \o "1-3" \h \z \u </w:instrText>
          </w:r>
          <w:r w:rsidRPr="00A93C0D">
            <w:rPr>
              <w:rFonts w:ascii="Times New Roman" w:hAnsi="Times New Roman" w:cs="Times New Roman"/>
              <w:sz w:val="24"/>
              <w:szCs w:val="24"/>
            </w:rPr>
            <w:fldChar w:fldCharType="separate"/>
          </w:r>
          <w:hyperlink w:anchor="_Toc115040260" w:history="1">
            <w:r w:rsidR="005736C7" w:rsidRPr="005736C7">
              <w:rPr>
                <w:rStyle w:val="Hyperlink"/>
                <w:rFonts w:ascii="Times New Roman" w:hAnsi="Times New Roman" w:cs="Times New Roman"/>
                <w:noProof/>
                <w:sz w:val="24"/>
                <w:szCs w:val="24"/>
              </w:rPr>
              <w:t>1.</w:t>
            </w:r>
            <w:r w:rsidR="005736C7" w:rsidRPr="005736C7">
              <w:rPr>
                <w:rFonts w:ascii="Times New Roman" w:eastAsiaTheme="minorEastAsia" w:hAnsi="Times New Roman" w:cs="Times New Roman"/>
                <w:noProof/>
                <w:sz w:val="24"/>
                <w:szCs w:val="24"/>
                <w:lang w:bidi="si-LK"/>
              </w:rPr>
              <w:tab/>
            </w:r>
            <w:r w:rsidR="005736C7" w:rsidRPr="005736C7">
              <w:rPr>
                <w:rStyle w:val="Hyperlink"/>
                <w:rFonts w:ascii="Times New Roman" w:hAnsi="Times New Roman" w:cs="Times New Roman"/>
                <w:noProof/>
                <w:sz w:val="24"/>
                <w:szCs w:val="24"/>
              </w:rPr>
              <w:t>Introduction</w:t>
            </w:r>
            <w:r w:rsidR="005736C7" w:rsidRPr="005736C7">
              <w:rPr>
                <w:rFonts w:ascii="Times New Roman" w:hAnsi="Times New Roman" w:cs="Times New Roman"/>
                <w:noProof/>
                <w:webHidden/>
                <w:sz w:val="24"/>
                <w:szCs w:val="24"/>
              </w:rPr>
              <w:tab/>
            </w:r>
            <w:r w:rsidR="005736C7" w:rsidRPr="005736C7">
              <w:rPr>
                <w:rFonts w:ascii="Times New Roman" w:hAnsi="Times New Roman" w:cs="Times New Roman"/>
                <w:noProof/>
                <w:webHidden/>
                <w:sz w:val="24"/>
                <w:szCs w:val="24"/>
              </w:rPr>
              <w:fldChar w:fldCharType="begin"/>
            </w:r>
            <w:r w:rsidR="005736C7" w:rsidRPr="005736C7">
              <w:rPr>
                <w:rFonts w:ascii="Times New Roman" w:hAnsi="Times New Roman" w:cs="Times New Roman"/>
                <w:noProof/>
                <w:webHidden/>
                <w:sz w:val="24"/>
                <w:szCs w:val="24"/>
              </w:rPr>
              <w:instrText xml:space="preserve"> PAGEREF _Toc115040260 \h </w:instrText>
            </w:r>
            <w:r w:rsidR="005736C7" w:rsidRPr="005736C7">
              <w:rPr>
                <w:rFonts w:ascii="Times New Roman" w:hAnsi="Times New Roman" w:cs="Times New Roman"/>
                <w:noProof/>
                <w:webHidden/>
                <w:sz w:val="24"/>
                <w:szCs w:val="24"/>
              </w:rPr>
            </w:r>
            <w:r w:rsidR="005736C7"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1</w:t>
            </w:r>
            <w:r w:rsidR="005736C7" w:rsidRPr="005736C7">
              <w:rPr>
                <w:rFonts w:ascii="Times New Roman" w:hAnsi="Times New Roman" w:cs="Times New Roman"/>
                <w:noProof/>
                <w:webHidden/>
                <w:sz w:val="24"/>
                <w:szCs w:val="24"/>
              </w:rPr>
              <w:fldChar w:fldCharType="end"/>
            </w:r>
          </w:hyperlink>
        </w:p>
        <w:p w14:paraId="69A22331" w14:textId="601B03AA"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1" w:history="1">
            <w:r w:rsidRPr="005736C7">
              <w:rPr>
                <w:rStyle w:val="Hyperlink"/>
                <w:rFonts w:ascii="Times New Roman" w:hAnsi="Times New Roman" w:cs="Times New Roman"/>
                <w:noProof/>
                <w:sz w:val="24"/>
                <w:szCs w:val="24"/>
              </w:rPr>
              <w:t>2.</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Background and Motivation</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1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1</w:t>
            </w:r>
            <w:r w:rsidRPr="005736C7">
              <w:rPr>
                <w:rFonts w:ascii="Times New Roman" w:hAnsi="Times New Roman" w:cs="Times New Roman"/>
                <w:noProof/>
                <w:webHidden/>
                <w:sz w:val="24"/>
                <w:szCs w:val="24"/>
              </w:rPr>
              <w:fldChar w:fldCharType="end"/>
            </w:r>
          </w:hyperlink>
        </w:p>
        <w:p w14:paraId="0C2D0CFC" w14:textId="4D6C2EA1"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2" w:history="1">
            <w:r w:rsidRPr="005736C7">
              <w:rPr>
                <w:rStyle w:val="Hyperlink"/>
                <w:rFonts w:ascii="Times New Roman" w:hAnsi="Times New Roman" w:cs="Times New Roman"/>
                <w:noProof/>
                <w:sz w:val="24"/>
                <w:szCs w:val="24"/>
              </w:rPr>
              <w:t>3.</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Major Issue – Mutability</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2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2</w:t>
            </w:r>
            <w:r w:rsidRPr="005736C7">
              <w:rPr>
                <w:rFonts w:ascii="Times New Roman" w:hAnsi="Times New Roman" w:cs="Times New Roman"/>
                <w:noProof/>
                <w:webHidden/>
                <w:sz w:val="24"/>
                <w:szCs w:val="24"/>
              </w:rPr>
              <w:fldChar w:fldCharType="end"/>
            </w:r>
          </w:hyperlink>
        </w:p>
        <w:p w14:paraId="3757CE87" w14:textId="7186F5C9"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3" w:history="1">
            <w:r w:rsidRPr="005736C7">
              <w:rPr>
                <w:rStyle w:val="Hyperlink"/>
                <w:rFonts w:ascii="Times New Roman" w:hAnsi="Times New Roman" w:cs="Times New Roman"/>
                <w:noProof/>
                <w:sz w:val="24"/>
                <w:szCs w:val="24"/>
              </w:rPr>
              <w:t>4.</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Aim &amp; Objectives</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3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2</w:t>
            </w:r>
            <w:r w:rsidRPr="005736C7">
              <w:rPr>
                <w:rFonts w:ascii="Times New Roman" w:hAnsi="Times New Roman" w:cs="Times New Roman"/>
                <w:noProof/>
                <w:webHidden/>
                <w:sz w:val="24"/>
                <w:szCs w:val="24"/>
              </w:rPr>
              <w:fldChar w:fldCharType="end"/>
            </w:r>
          </w:hyperlink>
        </w:p>
        <w:p w14:paraId="3E9AE69D" w14:textId="6DD2A340"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4" w:history="1">
            <w:r w:rsidRPr="005736C7">
              <w:rPr>
                <w:rStyle w:val="Hyperlink"/>
                <w:rFonts w:ascii="Times New Roman" w:hAnsi="Times New Roman" w:cs="Times New Roman"/>
                <w:noProof/>
                <w:sz w:val="24"/>
                <w:szCs w:val="24"/>
              </w:rPr>
              <w:t>5.</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Blockchain Based Vehicle Registration and Ownership Management System</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4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3</w:t>
            </w:r>
            <w:r w:rsidRPr="005736C7">
              <w:rPr>
                <w:rFonts w:ascii="Times New Roman" w:hAnsi="Times New Roman" w:cs="Times New Roman"/>
                <w:noProof/>
                <w:webHidden/>
                <w:sz w:val="24"/>
                <w:szCs w:val="24"/>
              </w:rPr>
              <w:fldChar w:fldCharType="end"/>
            </w:r>
          </w:hyperlink>
        </w:p>
        <w:p w14:paraId="578DD925" w14:textId="22FDD1ED"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5" w:history="1">
            <w:r w:rsidRPr="005736C7">
              <w:rPr>
                <w:rStyle w:val="Hyperlink"/>
                <w:rFonts w:ascii="Times New Roman" w:hAnsi="Times New Roman" w:cs="Times New Roman"/>
                <w:noProof/>
                <w:sz w:val="24"/>
                <w:szCs w:val="24"/>
              </w:rPr>
              <w:t>6.</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Resource Requirements</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5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5</w:t>
            </w:r>
            <w:r w:rsidRPr="005736C7">
              <w:rPr>
                <w:rFonts w:ascii="Times New Roman" w:hAnsi="Times New Roman" w:cs="Times New Roman"/>
                <w:noProof/>
                <w:webHidden/>
                <w:sz w:val="24"/>
                <w:szCs w:val="24"/>
              </w:rPr>
              <w:fldChar w:fldCharType="end"/>
            </w:r>
          </w:hyperlink>
        </w:p>
        <w:p w14:paraId="77D03E8C" w14:textId="7288E8FD"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6" w:history="1">
            <w:r w:rsidRPr="005736C7">
              <w:rPr>
                <w:rStyle w:val="Hyperlink"/>
                <w:rFonts w:ascii="Times New Roman" w:eastAsia="Times New Roman" w:hAnsi="Times New Roman" w:cs="Times New Roman"/>
                <w:noProof/>
                <w:sz w:val="24"/>
                <w:szCs w:val="24"/>
              </w:rPr>
              <w:t>7.</w:t>
            </w:r>
            <w:r w:rsidRPr="005736C7">
              <w:rPr>
                <w:rFonts w:ascii="Times New Roman" w:eastAsiaTheme="minorEastAsia" w:hAnsi="Times New Roman" w:cs="Times New Roman"/>
                <w:noProof/>
                <w:sz w:val="24"/>
                <w:szCs w:val="24"/>
                <w:lang w:bidi="si-LK"/>
              </w:rPr>
              <w:tab/>
            </w:r>
            <w:r w:rsidRPr="005736C7">
              <w:rPr>
                <w:rStyle w:val="Hyperlink"/>
                <w:rFonts w:ascii="Times New Roman" w:hAnsi="Times New Roman" w:cs="Times New Roman"/>
                <w:noProof/>
                <w:sz w:val="24"/>
                <w:szCs w:val="24"/>
              </w:rPr>
              <w:t>References</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6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6</w:t>
            </w:r>
            <w:r w:rsidRPr="005736C7">
              <w:rPr>
                <w:rFonts w:ascii="Times New Roman" w:hAnsi="Times New Roman" w:cs="Times New Roman"/>
                <w:noProof/>
                <w:webHidden/>
                <w:sz w:val="24"/>
                <w:szCs w:val="24"/>
              </w:rPr>
              <w:fldChar w:fldCharType="end"/>
            </w:r>
          </w:hyperlink>
        </w:p>
        <w:p w14:paraId="0AFC8676" w14:textId="242F12FE" w:rsidR="005736C7" w:rsidRPr="005736C7" w:rsidRDefault="005736C7">
          <w:pPr>
            <w:pStyle w:val="TOC1"/>
            <w:tabs>
              <w:tab w:val="left" w:pos="440"/>
              <w:tab w:val="right" w:leader="dot" w:pos="10191"/>
            </w:tabs>
            <w:rPr>
              <w:rFonts w:ascii="Times New Roman" w:eastAsiaTheme="minorEastAsia" w:hAnsi="Times New Roman" w:cs="Times New Roman"/>
              <w:noProof/>
              <w:sz w:val="24"/>
              <w:szCs w:val="24"/>
              <w:lang w:bidi="si-LK"/>
            </w:rPr>
          </w:pPr>
          <w:hyperlink w:anchor="_Toc115040267" w:history="1">
            <w:r w:rsidRPr="005736C7">
              <w:rPr>
                <w:rStyle w:val="Hyperlink"/>
                <w:rFonts w:ascii="Times New Roman" w:eastAsia="Times New Roman" w:hAnsi="Times New Roman" w:cs="Times New Roman"/>
                <w:noProof/>
                <w:sz w:val="24"/>
                <w:szCs w:val="24"/>
              </w:rPr>
              <w:t>8.</w:t>
            </w:r>
            <w:r w:rsidRPr="005736C7">
              <w:rPr>
                <w:rFonts w:ascii="Times New Roman" w:eastAsiaTheme="minorEastAsia" w:hAnsi="Times New Roman" w:cs="Times New Roman"/>
                <w:noProof/>
                <w:sz w:val="24"/>
                <w:szCs w:val="24"/>
                <w:lang w:bidi="si-LK"/>
              </w:rPr>
              <w:tab/>
            </w:r>
            <w:r w:rsidRPr="005736C7">
              <w:rPr>
                <w:rStyle w:val="Hyperlink"/>
                <w:rFonts w:ascii="Times New Roman" w:eastAsia="Times New Roman" w:hAnsi="Times New Roman" w:cs="Times New Roman"/>
                <w:bCs/>
                <w:noProof/>
                <w:sz w:val="24"/>
                <w:szCs w:val="24"/>
              </w:rPr>
              <w:t>Appendix - Plan of Action</w:t>
            </w:r>
            <w:r w:rsidRPr="005736C7">
              <w:rPr>
                <w:rFonts w:ascii="Times New Roman" w:hAnsi="Times New Roman" w:cs="Times New Roman"/>
                <w:noProof/>
                <w:webHidden/>
                <w:sz w:val="24"/>
                <w:szCs w:val="24"/>
              </w:rPr>
              <w:tab/>
            </w:r>
            <w:r w:rsidRPr="005736C7">
              <w:rPr>
                <w:rFonts w:ascii="Times New Roman" w:hAnsi="Times New Roman" w:cs="Times New Roman"/>
                <w:noProof/>
                <w:webHidden/>
                <w:sz w:val="24"/>
                <w:szCs w:val="24"/>
              </w:rPr>
              <w:fldChar w:fldCharType="begin"/>
            </w:r>
            <w:r w:rsidRPr="005736C7">
              <w:rPr>
                <w:rFonts w:ascii="Times New Roman" w:hAnsi="Times New Roman" w:cs="Times New Roman"/>
                <w:noProof/>
                <w:webHidden/>
                <w:sz w:val="24"/>
                <w:szCs w:val="24"/>
              </w:rPr>
              <w:instrText xml:space="preserve"> PAGEREF _Toc115040267 \h </w:instrText>
            </w:r>
            <w:r w:rsidRPr="005736C7">
              <w:rPr>
                <w:rFonts w:ascii="Times New Roman" w:hAnsi="Times New Roman" w:cs="Times New Roman"/>
                <w:noProof/>
                <w:webHidden/>
                <w:sz w:val="24"/>
                <w:szCs w:val="24"/>
              </w:rPr>
            </w:r>
            <w:r w:rsidRPr="005736C7">
              <w:rPr>
                <w:rFonts w:ascii="Times New Roman" w:hAnsi="Times New Roman" w:cs="Times New Roman"/>
                <w:noProof/>
                <w:webHidden/>
                <w:sz w:val="24"/>
                <w:szCs w:val="24"/>
              </w:rPr>
              <w:fldChar w:fldCharType="separate"/>
            </w:r>
            <w:r w:rsidR="00BA0D0B">
              <w:rPr>
                <w:rFonts w:ascii="Times New Roman" w:hAnsi="Times New Roman" w:cs="Times New Roman"/>
                <w:noProof/>
                <w:webHidden/>
                <w:sz w:val="24"/>
                <w:szCs w:val="24"/>
              </w:rPr>
              <w:t>7</w:t>
            </w:r>
            <w:r w:rsidRPr="005736C7">
              <w:rPr>
                <w:rFonts w:ascii="Times New Roman" w:hAnsi="Times New Roman" w:cs="Times New Roman"/>
                <w:noProof/>
                <w:webHidden/>
                <w:sz w:val="24"/>
                <w:szCs w:val="24"/>
              </w:rPr>
              <w:fldChar w:fldCharType="end"/>
            </w:r>
          </w:hyperlink>
        </w:p>
        <w:p w14:paraId="22893D61" w14:textId="14BF0B40" w:rsidR="00AA3C96" w:rsidRDefault="00AA3C96">
          <w:r w:rsidRPr="00A93C0D">
            <w:rPr>
              <w:rFonts w:ascii="Times New Roman" w:hAnsi="Times New Roman" w:cs="Times New Roman"/>
              <w:b/>
              <w:bCs/>
              <w:noProof/>
              <w:sz w:val="24"/>
              <w:szCs w:val="24"/>
            </w:rPr>
            <w:fldChar w:fldCharType="end"/>
          </w:r>
        </w:p>
      </w:sdtContent>
    </w:sdt>
    <w:p w14:paraId="7201CB27" w14:textId="77777777" w:rsidR="000E0110" w:rsidRDefault="000E0110" w:rsidP="00AA3C96">
      <w:pPr>
        <w:rPr>
          <w:rFonts w:ascii="Times New Roman" w:eastAsia="Times New Roman" w:hAnsi="Times New Roman" w:cs="Times New Roman"/>
          <w:sz w:val="24"/>
          <w:szCs w:val="24"/>
          <w:highlight w:val="magenta"/>
        </w:rPr>
        <w:sectPr w:rsidR="000E0110" w:rsidSect="00936DC1">
          <w:footerReference w:type="default" r:id="rId13"/>
          <w:footerReference w:type="first" r:id="rId14"/>
          <w:pgSz w:w="11906" w:h="16838" w:code="9"/>
          <w:pgMar w:top="562" w:right="567" w:bottom="567" w:left="1138" w:header="720" w:footer="720" w:gutter="0"/>
          <w:pgNumType w:fmt="lowerRoman" w:start="1"/>
          <w:cols w:space="720"/>
          <w:titlePg/>
          <w:docGrid w:linePitch="360"/>
        </w:sectPr>
      </w:pPr>
    </w:p>
    <w:p w14:paraId="3D5D12AB" w14:textId="19F7412F" w:rsidR="00EA0C8E" w:rsidRPr="006E0EE3" w:rsidRDefault="00EA0C8E" w:rsidP="006E0EE3">
      <w:pPr>
        <w:pStyle w:val="Heading1"/>
        <w:numPr>
          <w:ilvl w:val="0"/>
          <w:numId w:val="7"/>
        </w:numPr>
        <w:rPr>
          <w:lang w:bidi="si-LK"/>
        </w:rPr>
      </w:pPr>
      <w:bookmarkStart w:id="0" w:name="_Toc115040260"/>
      <w:r w:rsidRPr="006E0EE3">
        <w:rPr>
          <w:lang w:bidi="si-LK"/>
        </w:rPr>
        <w:lastRenderedPageBreak/>
        <w:t>Introduction</w:t>
      </w:r>
      <w:bookmarkEnd w:id="0"/>
    </w:p>
    <w:p w14:paraId="2440B433" w14:textId="6B60AD1D" w:rsidR="1E5966C9" w:rsidRDefault="1E5966C9" w:rsidP="005736C7">
      <w:pPr>
        <w:spacing w:after="0" w:line="360" w:lineRule="auto"/>
        <w:jc w:val="both"/>
        <w:rPr>
          <w:rFonts w:ascii="Times New Roman" w:eastAsia="Times New Roman" w:hAnsi="Times New Roman" w:cs="Times New Roman"/>
          <w:color w:val="000000" w:themeColor="text1"/>
          <w:sz w:val="24"/>
          <w:szCs w:val="24"/>
          <w:lang w:bidi="si-LK"/>
        </w:rPr>
      </w:pPr>
    </w:p>
    <w:p w14:paraId="7CA5602C" w14:textId="395F53D8" w:rsidR="182F4315" w:rsidRPr="003D7749" w:rsidRDefault="182F4315" w:rsidP="005736C7">
      <w:pPr>
        <w:spacing w:after="0" w:line="360" w:lineRule="auto"/>
        <w:jc w:val="both"/>
        <w:rPr>
          <w:rFonts w:ascii="Times New Roman" w:eastAsia="Times New Roman" w:hAnsi="Times New Roman" w:cs="Times New Roman"/>
          <w:color w:val="000000" w:themeColor="text1"/>
          <w:sz w:val="24"/>
          <w:szCs w:val="24"/>
          <w:lang w:bidi="si-LK"/>
        </w:rPr>
      </w:pPr>
      <w:r w:rsidRPr="005F640E">
        <w:rPr>
          <w:rFonts w:ascii="Times New Roman" w:eastAsia="Times New Roman" w:hAnsi="Times New Roman" w:cs="Times New Roman"/>
          <w:color w:val="000000" w:themeColor="text1"/>
          <w:sz w:val="24"/>
          <w:szCs w:val="24"/>
          <w:lang w:bidi="si-LK"/>
        </w:rPr>
        <w:t>Due to the development of blockchain, centralized organizations can be replaced with a decentralized collection of assets and participants.</w:t>
      </w:r>
      <w:r w:rsidR="664A54AF" w:rsidRPr="1264EBB1">
        <w:rPr>
          <w:rFonts w:ascii="Times New Roman" w:eastAsia="Times New Roman" w:hAnsi="Times New Roman" w:cs="Times New Roman"/>
          <w:color w:val="000000" w:themeColor="text1"/>
          <w:sz w:val="24"/>
          <w:szCs w:val="24"/>
          <w:lang w:bidi="si-LK"/>
        </w:rPr>
        <w:t xml:space="preserve"> </w:t>
      </w:r>
      <w:r w:rsidRPr="53B20557">
        <w:rPr>
          <w:rFonts w:ascii="Times New Roman" w:eastAsia="Times New Roman" w:hAnsi="Times New Roman" w:cs="Times New Roman"/>
          <w:color w:val="000000" w:themeColor="text1"/>
          <w:sz w:val="24"/>
          <w:szCs w:val="24"/>
          <w:lang w:bidi="si-LK"/>
        </w:rPr>
        <w:t>In 2014, Ethereum, a second-generation blockchain, was released, enabling programmers to execute smart contracts on a distributed ledger.</w:t>
      </w:r>
      <w:r w:rsidR="5F4ACC59" w:rsidRPr="147AB895">
        <w:rPr>
          <w:rFonts w:ascii="Times New Roman" w:eastAsia="Times New Roman" w:hAnsi="Times New Roman" w:cs="Times New Roman"/>
          <w:color w:val="000000" w:themeColor="text1"/>
          <w:sz w:val="24"/>
          <w:szCs w:val="24"/>
          <w:lang w:bidi="si-LK"/>
        </w:rPr>
        <w:t xml:space="preserve"> </w:t>
      </w:r>
      <w:r w:rsidRPr="003D7749">
        <w:rPr>
          <w:rFonts w:ascii="Times New Roman" w:eastAsia="Times New Roman" w:hAnsi="Times New Roman" w:cs="Times New Roman"/>
          <w:color w:val="000000" w:themeColor="text1"/>
          <w:sz w:val="24"/>
          <w:szCs w:val="24"/>
          <w:lang w:bidi="si-LK"/>
        </w:rPr>
        <w:t>Developers and companies can design financial apps using smart contracts that leverage cryptocurrencies and other token types for things like decentralized financing (</w:t>
      </w:r>
      <w:proofErr w:type="spellStart"/>
      <w:r w:rsidRPr="003D7749">
        <w:rPr>
          <w:rFonts w:ascii="Times New Roman" w:eastAsia="Times New Roman" w:hAnsi="Times New Roman" w:cs="Times New Roman"/>
          <w:color w:val="000000" w:themeColor="text1"/>
          <w:sz w:val="24"/>
          <w:szCs w:val="24"/>
          <w:lang w:bidi="si-LK"/>
        </w:rPr>
        <w:t>DeFi</w:t>
      </w:r>
      <w:proofErr w:type="spellEnd"/>
      <w:r w:rsidRPr="003D7749">
        <w:rPr>
          <w:rFonts w:ascii="Times New Roman" w:eastAsia="Times New Roman" w:hAnsi="Times New Roman" w:cs="Times New Roman"/>
          <w:color w:val="000000" w:themeColor="text1"/>
          <w:sz w:val="24"/>
          <w:szCs w:val="24"/>
          <w:lang w:bidi="si-LK"/>
        </w:rPr>
        <w:t xml:space="preserve">), crowdfunding, decentralized exchanges, data archiving, etc. Recent developments in distributed ledger technology have produced ideas that reduce costs and simplify value exchange. Today, digital assets might be represented as tokens that existed in the blockchain network by utilizing the benefits of blockchain and </w:t>
      </w:r>
      <w:r w:rsidR="6586C1FF" w:rsidRPr="20A82FA5">
        <w:rPr>
          <w:rFonts w:ascii="Times New Roman" w:eastAsia="Times New Roman" w:hAnsi="Times New Roman" w:cs="Times New Roman"/>
          <w:color w:val="000000" w:themeColor="text1"/>
          <w:sz w:val="24"/>
          <w:szCs w:val="24"/>
          <w:lang w:bidi="si-LK"/>
        </w:rPr>
        <w:t>considering</w:t>
      </w:r>
      <w:r w:rsidRPr="003D7749">
        <w:rPr>
          <w:rFonts w:ascii="Times New Roman" w:eastAsia="Times New Roman" w:hAnsi="Times New Roman" w:cs="Times New Roman"/>
          <w:color w:val="000000" w:themeColor="text1"/>
          <w:sz w:val="24"/>
          <w:szCs w:val="24"/>
          <w:lang w:bidi="si-LK"/>
        </w:rPr>
        <w:t xml:space="preserve"> the governance concerns, which simplifies their transmission and traceability, boosts their </w:t>
      </w:r>
      <w:proofErr w:type="gramStart"/>
      <w:r w:rsidR="005231AD" w:rsidRPr="003D7749">
        <w:rPr>
          <w:rFonts w:ascii="Times New Roman" w:eastAsia="Times New Roman" w:hAnsi="Times New Roman" w:cs="Times New Roman"/>
          <w:color w:val="000000" w:themeColor="text1"/>
          <w:sz w:val="24"/>
          <w:szCs w:val="24"/>
          <w:lang w:bidi="si-LK"/>
        </w:rPr>
        <w:t>transparency</w:t>
      </w:r>
      <w:proofErr w:type="gramEnd"/>
      <w:r w:rsidRPr="003D7749">
        <w:rPr>
          <w:rFonts w:ascii="Times New Roman" w:eastAsia="Times New Roman" w:hAnsi="Times New Roman" w:cs="Times New Roman"/>
          <w:color w:val="000000" w:themeColor="text1"/>
          <w:sz w:val="24"/>
          <w:szCs w:val="24"/>
          <w:lang w:bidi="si-LK"/>
        </w:rPr>
        <w:t xml:space="preserve"> and strengthens their security.</w:t>
      </w:r>
    </w:p>
    <w:p w14:paraId="4AC61B0B" w14:textId="3E4969F5" w:rsidR="66B0F7FE" w:rsidRPr="003D7749" w:rsidRDefault="66B0F7FE" w:rsidP="005736C7">
      <w:pPr>
        <w:spacing w:after="0" w:line="360" w:lineRule="auto"/>
        <w:jc w:val="both"/>
        <w:rPr>
          <w:rFonts w:ascii="Times New Roman" w:eastAsia="Times New Roman" w:hAnsi="Times New Roman" w:cs="Times New Roman"/>
          <w:color w:val="000000" w:themeColor="text1"/>
          <w:sz w:val="24"/>
          <w:szCs w:val="24"/>
          <w:lang w:bidi="si-LK"/>
        </w:rPr>
      </w:pPr>
    </w:p>
    <w:p w14:paraId="79D925E5" w14:textId="25359F48" w:rsidR="4F57E6B1" w:rsidRDefault="67D7F9A9" w:rsidP="005736C7">
      <w:pPr>
        <w:spacing w:after="0" w:line="360" w:lineRule="auto"/>
        <w:jc w:val="both"/>
        <w:rPr>
          <w:rFonts w:ascii="Times New Roman" w:eastAsia="Times New Roman" w:hAnsi="Times New Roman" w:cs="Times New Roman"/>
          <w:color w:val="000000" w:themeColor="text1"/>
          <w:sz w:val="24"/>
          <w:szCs w:val="24"/>
          <w:lang w:bidi="si-LK"/>
        </w:rPr>
      </w:pPr>
      <w:r w:rsidRPr="003053E4">
        <w:rPr>
          <w:rFonts w:ascii="Times New Roman" w:eastAsia="Times New Roman" w:hAnsi="Times New Roman" w:cs="Times New Roman"/>
          <w:color w:val="000000" w:themeColor="text1"/>
          <w:sz w:val="24"/>
          <w:szCs w:val="24"/>
          <w:lang w:bidi="si-LK"/>
        </w:rPr>
        <w:t xml:space="preserve">In the context of blockchain technology, there are two main categories of tokens: fungible tokens, where each token has an identical value, and non-fungible tokens (NFTs), which have special properties and cannot be exchanged. Non-fungible tokens are </w:t>
      </w:r>
      <w:proofErr w:type="gramStart"/>
      <w:r w:rsidRPr="003053E4">
        <w:rPr>
          <w:rFonts w:ascii="Times New Roman" w:eastAsia="Times New Roman" w:hAnsi="Times New Roman" w:cs="Times New Roman"/>
          <w:color w:val="000000" w:themeColor="text1"/>
          <w:sz w:val="24"/>
          <w:szCs w:val="24"/>
          <w:lang w:bidi="si-LK"/>
        </w:rPr>
        <w:t>actually digital</w:t>
      </w:r>
      <w:proofErr w:type="gramEnd"/>
      <w:r w:rsidRPr="003053E4">
        <w:rPr>
          <w:rFonts w:ascii="Times New Roman" w:eastAsia="Times New Roman" w:hAnsi="Times New Roman" w:cs="Times New Roman"/>
          <w:color w:val="000000" w:themeColor="text1"/>
          <w:sz w:val="24"/>
          <w:szCs w:val="24"/>
          <w:lang w:bidi="si-LK"/>
        </w:rPr>
        <w:t xml:space="preserve"> assets with a special ID that are kept on a </w:t>
      </w:r>
      <w:r w:rsidR="61ED2DFA" w:rsidRPr="18A6A04B">
        <w:rPr>
          <w:rFonts w:ascii="Times New Roman" w:eastAsia="Times New Roman" w:hAnsi="Times New Roman" w:cs="Times New Roman"/>
          <w:color w:val="000000" w:themeColor="text1"/>
          <w:sz w:val="24"/>
          <w:szCs w:val="24"/>
          <w:lang w:bidi="si-LK"/>
        </w:rPr>
        <w:t>blockchain.</w:t>
      </w:r>
      <w:r w:rsidRPr="2ABAE1A7">
        <w:rPr>
          <w:rFonts w:ascii="Times New Roman" w:eastAsia="Times New Roman" w:hAnsi="Times New Roman" w:cs="Times New Roman"/>
          <w:color w:val="000000" w:themeColor="text1"/>
          <w:sz w:val="24"/>
          <w:szCs w:val="24"/>
          <w:lang w:bidi="si-LK"/>
        </w:rPr>
        <w:t xml:space="preserve"> The concept of NFT was first introduced in Ethereum Improvement Proposals (EIP)-</w:t>
      </w:r>
      <w:r w:rsidR="015D2BA6" w:rsidRPr="78321384">
        <w:rPr>
          <w:rFonts w:ascii="Times New Roman" w:eastAsia="Times New Roman" w:hAnsi="Times New Roman" w:cs="Times New Roman"/>
          <w:color w:val="000000" w:themeColor="text1"/>
          <w:sz w:val="24"/>
          <w:szCs w:val="24"/>
          <w:lang w:bidi="si-LK"/>
        </w:rPr>
        <w:t>721</w:t>
      </w:r>
      <w:r w:rsidRPr="2ABAE1A7">
        <w:rPr>
          <w:rFonts w:ascii="Times New Roman" w:eastAsia="Times New Roman" w:hAnsi="Times New Roman" w:cs="Times New Roman"/>
          <w:color w:val="000000" w:themeColor="text1"/>
          <w:sz w:val="24"/>
          <w:szCs w:val="24"/>
          <w:lang w:bidi="si-LK"/>
        </w:rPr>
        <w:t xml:space="preserve"> and then developed in EIP-</w:t>
      </w:r>
      <w:r w:rsidR="015D2BA6" w:rsidRPr="0EA583C3">
        <w:rPr>
          <w:rFonts w:ascii="Times New Roman" w:eastAsia="Times New Roman" w:hAnsi="Times New Roman" w:cs="Times New Roman"/>
          <w:color w:val="000000" w:themeColor="text1"/>
          <w:sz w:val="24"/>
          <w:szCs w:val="24"/>
          <w:lang w:bidi="si-LK"/>
        </w:rPr>
        <w:t>1155.</w:t>
      </w:r>
      <w:r w:rsidRPr="2ABAE1A7">
        <w:rPr>
          <w:rFonts w:ascii="Times New Roman" w:eastAsia="Times New Roman" w:hAnsi="Times New Roman" w:cs="Times New Roman"/>
          <w:color w:val="000000" w:themeColor="text1"/>
          <w:sz w:val="24"/>
          <w:szCs w:val="24"/>
          <w:lang w:bidi="si-LK"/>
        </w:rPr>
        <w:t xml:space="preserve"> Beginning in early 2021, NFTs developed into one of the most popular blockchain applications that attracted attention on a global scale.</w:t>
      </w:r>
      <w:r w:rsidRPr="4E51EE9D">
        <w:rPr>
          <w:rFonts w:ascii="Times New Roman" w:eastAsia="Times New Roman" w:hAnsi="Times New Roman" w:cs="Times New Roman"/>
          <w:color w:val="000000" w:themeColor="text1"/>
          <w:sz w:val="24"/>
          <w:szCs w:val="24"/>
          <w:lang w:bidi="si-LK"/>
        </w:rPr>
        <w:t xml:space="preserve"> </w:t>
      </w:r>
      <w:r w:rsidRPr="000007C5">
        <w:rPr>
          <w:rFonts w:ascii="Times New Roman" w:eastAsia="Times New Roman" w:hAnsi="Times New Roman" w:cs="Times New Roman"/>
          <w:color w:val="000000" w:themeColor="text1"/>
          <w:sz w:val="24"/>
          <w:szCs w:val="24"/>
          <w:lang w:bidi="si-LK"/>
        </w:rPr>
        <w:t xml:space="preserve">They might be computer recreations of actual things. The ownership of digital goods (such as images, music, movies, and virtual creations) that can be traded is documented in blockchain smart </w:t>
      </w:r>
      <w:r w:rsidR="61ED2DFA" w:rsidRPr="4B5FDC42">
        <w:rPr>
          <w:rFonts w:ascii="Times New Roman" w:eastAsia="Times New Roman" w:hAnsi="Times New Roman" w:cs="Times New Roman"/>
          <w:color w:val="000000" w:themeColor="text1"/>
          <w:sz w:val="24"/>
          <w:szCs w:val="24"/>
          <w:lang w:bidi="si-LK"/>
        </w:rPr>
        <w:t>contracts</w:t>
      </w:r>
      <w:r w:rsidR="71964935" w:rsidRPr="6BC6F5C3">
        <w:rPr>
          <w:rFonts w:ascii="Times New Roman" w:eastAsia="Times New Roman" w:hAnsi="Times New Roman" w:cs="Times New Roman"/>
          <w:color w:val="000000" w:themeColor="text1"/>
          <w:sz w:val="24"/>
          <w:szCs w:val="24"/>
          <w:lang w:bidi="si-LK"/>
        </w:rPr>
        <w:t>.</w:t>
      </w:r>
      <w:r w:rsidR="73CFD075" w:rsidRPr="2BC561AF">
        <w:rPr>
          <w:rFonts w:ascii="Times New Roman" w:eastAsia="Times New Roman" w:hAnsi="Times New Roman" w:cs="Times New Roman"/>
          <w:color w:val="000000" w:themeColor="text1"/>
          <w:sz w:val="24"/>
          <w:szCs w:val="24"/>
          <w:lang w:bidi="si-LK"/>
        </w:rPr>
        <w:t xml:space="preserve"> As one of the first NFTs on Ethereum, </w:t>
      </w:r>
      <w:proofErr w:type="spellStart"/>
      <w:r w:rsidR="73CFD075" w:rsidRPr="2BC561AF">
        <w:rPr>
          <w:rFonts w:ascii="Times New Roman" w:eastAsia="Times New Roman" w:hAnsi="Times New Roman" w:cs="Times New Roman"/>
          <w:color w:val="000000" w:themeColor="text1"/>
          <w:sz w:val="24"/>
          <w:szCs w:val="24"/>
          <w:lang w:bidi="si-LK"/>
        </w:rPr>
        <w:t>CryptoPunks</w:t>
      </w:r>
      <w:proofErr w:type="spellEnd"/>
      <w:r w:rsidR="73CFD075" w:rsidRPr="2BC561AF">
        <w:rPr>
          <w:rFonts w:ascii="Times New Roman" w:eastAsia="Times New Roman" w:hAnsi="Times New Roman" w:cs="Times New Roman"/>
          <w:color w:val="000000" w:themeColor="text1"/>
          <w:sz w:val="24"/>
          <w:szCs w:val="24"/>
          <w:lang w:bidi="si-LK"/>
        </w:rPr>
        <w:t xml:space="preserve"> has created approximately 10,000 collectible punks and contributed to the growth of the ERC-721 Standard</w:t>
      </w:r>
      <w:r w:rsidR="00F93C19">
        <w:rPr>
          <w:rFonts w:ascii="Times New Roman" w:eastAsia="Times New Roman" w:hAnsi="Times New Roman" w:cs="Times New Roman"/>
          <w:color w:val="000000" w:themeColor="text1"/>
          <w:sz w:val="24"/>
          <w:szCs w:val="24"/>
          <w:lang w:bidi="si-LK"/>
        </w:rPr>
        <w:fldChar w:fldCharType="begin" w:fldLock="1"/>
      </w:r>
      <w:r w:rsidR="004302F5">
        <w:rPr>
          <w:rFonts w:ascii="Times New Roman" w:eastAsia="Times New Roman" w:hAnsi="Times New Roman" w:cs="Times New Roman"/>
          <w:color w:val="000000" w:themeColor="text1"/>
          <w:sz w:val="24"/>
          <w:szCs w:val="24"/>
          <w:lang w:bidi="si-LK"/>
        </w:rPr>
        <w:instrText>ADDIN CSL_CITATION {"citationItems":[{"id":"ITEM-1","itemData":{"DOI":"10.1038/s41598-022-05920-6","ISBN":"0123456789","ISSN":"2045-2322","PMID":"35140251","abstract":"With the explosive development of decentralized finance, we witness a phenomenal growth in tokenization of all kinds of assets, including equity, funds, debt, and real estate. By taking advantage of blockchain technology, digital assets are broadly grouped into fungible and non-fungible tokens (NFT). Here non-fungible tokens refer to those with unique and non-substitutable properties. NFT has widely attracted attention, and its protocols, standards, and applications are developing exponentially. It has been successfully applied to digital fantasy artwork, games, collectibles, etc. However, there is a lack of research in utilizing NFT in issues such as Intellectual Property. Applying for a patent and trademark is not only a time-consuming and lengthy process but also costly. NFT has considerable potential in the intellectual property domain. It can promote transparency and liquidity and open the market to innovators who aim to commercialize their inventions efficiently. The main objective of this paper is to examine the requirements of presenting intellectual property assets, specifically patents, as NFTs. Hence, we offer a layered conceptual NFT-based patent framework. Furthermore, a series of open challenges about NFT-based patents and the possible future directions are highlighted. The proposed framework provides fundamental elements and guidance for businesses in taking advantage of NFTs in real-world problems such as grant patents, funding, biotechnology, and so forth.","author":[{"dropping-particle":"","family":"Bamakan","given":"Seyed Mojtaba Hosseini","non-dropping-particle":"","parse-names":false,"suffix":""},{"dropping-particle":"","family":"Nezhadsistani","given":"Nasim","non-dropping-particle":"","parse-names":false,"suffix":""},{"dropping-particle":"","family":"Bodaghi","given":"Omid","non-dropping-particle":"","parse-names":false,"suffix":""},{"dropping-particle":"","family":"Qu","given":"Qiang","non-dropping-particle":"","parse-names":false,"suffix":""}],"container-title":"Scientific Reports 2022 12:1","id":"ITEM-1","issue":"1","issued":{"date-parts":[["2022","2","9"]]},"page":"1-13","publisher":"Nature Publishing Group","title":"Patents and intellectual property assets as non-fungible tokens; key technologies and challenges","type":"article-journal","volume":"12"},"uris":["http://www.mendeley.com/documents/?uuid=a6e76116-af5e-3711-a344-6083aeb50185"]}],"mendeley":{"formattedCitation":"[1]","plainTextFormattedCitation":"[1]","previouslyFormattedCitation":"[1]"},"properties":{"noteIndex":0},"schema":"https://github.com/citation-style-language/schema/raw/master/csl-citation.json"}</w:instrText>
      </w:r>
      <w:r w:rsidR="00F93C19">
        <w:rPr>
          <w:rFonts w:ascii="Times New Roman" w:eastAsia="Times New Roman" w:hAnsi="Times New Roman" w:cs="Times New Roman"/>
          <w:color w:val="000000" w:themeColor="text1"/>
          <w:sz w:val="24"/>
          <w:szCs w:val="24"/>
          <w:lang w:bidi="si-LK"/>
        </w:rPr>
        <w:fldChar w:fldCharType="separate"/>
      </w:r>
      <w:r w:rsidR="00F93C19" w:rsidRPr="00F93C19">
        <w:rPr>
          <w:rFonts w:ascii="Times New Roman" w:eastAsia="Times New Roman" w:hAnsi="Times New Roman" w:cs="Times New Roman"/>
          <w:noProof/>
          <w:color w:val="000000" w:themeColor="text1"/>
          <w:sz w:val="24"/>
          <w:szCs w:val="24"/>
          <w:lang w:bidi="si-LK"/>
        </w:rPr>
        <w:t>[1]</w:t>
      </w:r>
      <w:r w:rsidR="00F93C19">
        <w:rPr>
          <w:rFonts w:ascii="Times New Roman" w:eastAsia="Times New Roman" w:hAnsi="Times New Roman" w:cs="Times New Roman"/>
          <w:color w:val="000000" w:themeColor="text1"/>
          <w:sz w:val="24"/>
          <w:szCs w:val="24"/>
          <w:lang w:bidi="si-LK"/>
        </w:rPr>
        <w:fldChar w:fldCharType="end"/>
      </w:r>
      <w:r w:rsidR="73CFD075" w:rsidRPr="2BC561AF">
        <w:rPr>
          <w:rFonts w:ascii="Times New Roman" w:eastAsia="Times New Roman" w:hAnsi="Times New Roman" w:cs="Times New Roman"/>
          <w:color w:val="000000" w:themeColor="text1"/>
          <w:sz w:val="24"/>
          <w:szCs w:val="24"/>
          <w:lang w:bidi="si-LK"/>
        </w:rPr>
        <w:t xml:space="preserve">. </w:t>
      </w:r>
    </w:p>
    <w:p w14:paraId="0D7E88EC" w14:textId="72FB9569" w:rsidR="005F3074" w:rsidRPr="005F3074" w:rsidRDefault="009F5791" w:rsidP="005736C7">
      <w:pPr>
        <w:spacing w:line="360" w:lineRule="auto"/>
        <w:jc w:val="both"/>
      </w:pPr>
      <w:r>
        <w:rPr>
          <w:rFonts w:ascii="Times New Roman" w:eastAsia="Times New Roman" w:hAnsi="Times New Roman" w:cs="Times New Roman"/>
          <w:sz w:val="24"/>
          <w:szCs w:val="24"/>
        </w:rPr>
        <w:t xml:space="preserve">In our </w:t>
      </w:r>
      <w:r w:rsidR="005F3074" w:rsidRPr="005F3074">
        <w:rPr>
          <w:rFonts w:ascii="Times New Roman" w:eastAsia="Times New Roman" w:hAnsi="Times New Roman" w:cs="Times New Roman"/>
          <w:sz w:val="24"/>
          <w:szCs w:val="24"/>
        </w:rPr>
        <w:t>Blockchain Based Vehicle Registration and Ownership Management System</w:t>
      </w:r>
      <w:r w:rsidR="00F34857">
        <w:rPr>
          <w:rFonts w:ascii="Times New Roman" w:eastAsia="Times New Roman" w:hAnsi="Times New Roman" w:cs="Times New Roman"/>
          <w:sz w:val="24"/>
          <w:szCs w:val="24"/>
        </w:rPr>
        <w:t xml:space="preserve">, we are </w:t>
      </w:r>
      <w:r w:rsidR="00194B38">
        <w:rPr>
          <w:rFonts w:ascii="Times New Roman" w:eastAsia="Times New Roman" w:hAnsi="Times New Roman" w:cs="Times New Roman"/>
          <w:sz w:val="24"/>
          <w:szCs w:val="24"/>
        </w:rPr>
        <w:t xml:space="preserve">minting an NFT </w:t>
      </w:r>
      <w:r w:rsidR="00273209">
        <w:rPr>
          <w:rFonts w:ascii="Times New Roman" w:eastAsia="Times New Roman" w:hAnsi="Times New Roman" w:cs="Times New Roman"/>
          <w:sz w:val="24"/>
          <w:szCs w:val="24"/>
        </w:rPr>
        <w:t xml:space="preserve">for the purpose of </w:t>
      </w:r>
      <w:r w:rsidR="00D704B8">
        <w:rPr>
          <w:rFonts w:ascii="Times New Roman" w:eastAsia="Times New Roman" w:hAnsi="Times New Roman" w:cs="Times New Roman"/>
          <w:sz w:val="24"/>
          <w:szCs w:val="24"/>
        </w:rPr>
        <w:t>representing</w:t>
      </w:r>
      <w:r w:rsidR="007F7165">
        <w:rPr>
          <w:rFonts w:ascii="Times New Roman" w:eastAsia="Times New Roman" w:hAnsi="Times New Roman" w:cs="Times New Roman"/>
          <w:sz w:val="24"/>
          <w:szCs w:val="24"/>
        </w:rPr>
        <w:t xml:space="preserve"> a vehicle</w:t>
      </w:r>
      <w:r w:rsidR="00FE2E7B">
        <w:rPr>
          <w:rFonts w:ascii="Times New Roman" w:eastAsia="Times New Roman" w:hAnsi="Times New Roman" w:cs="Times New Roman"/>
          <w:sz w:val="24"/>
          <w:szCs w:val="24"/>
        </w:rPr>
        <w:t xml:space="preserve"> as a digital asset</w:t>
      </w:r>
      <w:r w:rsidR="00761BD6">
        <w:rPr>
          <w:rFonts w:ascii="Times New Roman" w:eastAsia="Times New Roman" w:hAnsi="Times New Roman" w:cs="Times New Roman"/>
          <w:sz w:val="24"/>
          <w:szCs w:val="24"/>
        </w:rPr>
        <w:t>. T</w:t>
      </w:r>
      <w:r w:rsidR="00784AA8">
        <w:rPr>
          <w:rFonts w:ascii="Times New Roman" w:eastAsia="Times New Roman" w:hAnsi="Times New Roman" w:cs="Times New Roman"/>
          <w:sz w:val="24"/>
          <w:szCs w:val="24"/>
        </w:rPr>
        <w:t>h</w:t>
      </w:r>
      <w:r w:rsidR="00761BD6">
        <w:rPr>
          <w:rFonts w:ascii="Times New Roman" w:eastAsia="Times New Roman" w:hAnsi="Times New Roman" w:cs="Times New Roman"/>
          <w:sz w:val="24"/>
          <w:szCs w:val="24"/>
        </w:rPr>
        <w:t>rough that</w:t>
      </w:r>
      <w:r w:rsidR="00452884">
        <w:rPr>
          <w:rFonts w:ascii="Times New Roman" w:eastAsia="Times New Roman" w:hAnsi="Times New Roman" w:cs="Times New Roman"/>
          <w:sz w:val="24"/>
          <w:szCs w:val="24"/>
        </w:rPr>
        <w:t>,</w:t>
      </w:r>
      <w:r w:rsidR="00761BD6">
        <w:rPr>
          <w:rFonts w:ascii="Times New Roman" w:eastAsia="Times New Roman" w:hAnsi="Times New Roman" w:cs="Times New Roman"/>
          <w:sz w:val="24"/>
          <w:szCs w:val="24"/>
        </w:rPr>
        <w:t xml:space="preserve"> </w:t>
      </w:r>
      <w:r w:rsidR="00784AA8">
        <w:rPr>
          <w:rFonts w:ascii="Times New Roman" w:eastAsia="Times New Roman" w:hAnsi="Times New Roman" w:cs="Times New Roman"/>
          <w:sz w:val="24"/>
          <w:szCs w:val="24"/>
        </w:rPr>
        <w:t xml:space="preserve">we can </w:t>
      </w:r>
      <w:r w:rsidR="006E1E19">
        <w:rPr>
          <w:rFonts w:ascii="Times New Roman" w:eastAsia="Times New Roman" w:hAnsi="Times New Roman" w:cs="Times New Roman"/>
          <w:sz w:val="24"/>
          <w:szCs w:val="24"/>
        </w:rPr>
        <w:t>register vehicles</w:t>
      </w:r>
      <w:r w:rsidR="00F33DA5">
        <w:rPr>
          <w:rFonts w:ascii="Times New Roman" w:eastAsia="Times New Roman" w:hAnsi="Times New Roman" w:cs="Times New Roman"/>
          <w:sz w:val="24"/>
          <w:szCs w:val="24"/>
        </w:rPr>
        <w:t xml:space="preserve">. Not only that, but also </w:t>
      </w:r>
      <w:r w:rsidR="000A4BFB">
        <w:rPr>
          <w:rFonts w:ascii="Times New Roman" w:eastAsia="Times New Roman" w:hAnsi="Times New Roman" w:cs="Times New Roman"/>
          <w:sz w:val="24"/>
          <w:szCs w:val="24"/>
        </w:rPr>
        <w:t>transfer</w:t>
      </w:r>
      <w:r w:rsidR="00DF5727">
        <w:rPr>
          <w:rFonts w:ascii="Times New Roman" w:eastAsia="Times New Roman" w:hAnsi="Times New Roman" w:cs="Times New Roman"/>
          <w:sz w:val="24"/>
          <w:szCs w:val="24"/>
        </w:rPr>
        <w:t xml:space="preserve"> the </w:t>
      </w:r>
      <w:r w:rsidR="00E22FFD">
        <w:rPr>
          <w:rFonts w:ascii="Times New Roman" w:eastAsia="Times New Roman" w:hAnsi="Times New Roman" w:cs="Times New Roman"/>
          <w:sz w:val="24"/>
          <w:szCs w:val="24"/>
        </w:rPr>
        <w:t>ownership of vehicles</w:t>
      </w:r>
      <w:r w:rsidR="008F16E8">
        <w:rPr>
          <w:rFonts w:ascii="Times New Roman" w:eastAsia="Times New Roman" w:hAnsi="Times New Roman" w:cs="Times New Roman"/>
          <w:sz w:val="24"/>
          <w:szCs w:val="24"/>
        </w:rPr>
        <w:t xml:space="preserve"> </w:t>
      </w:r>
      <w:r w:rsidR="006E1E19">
        <w:rPr>
          <w:rFonts w:ascii="Times New Roman" w:eastAsia="Times New Roman" w:hAnsi="Times New Roman" w:cs="Times New Roman"/>
          <w:sz w:val="24"/>
          <w:szCs w:val="24"/>
        </w:rPr>
        <w:t xml:space="preserve">securely </w:t>
      </w:r>
      <w:r w:rsidR="008F16E8">
        <w:rPr>
          <w:rFonts w:ascii="Times New Roman" w:eastAsia="Times New Roman" w:hAnsi="Times New Roman" w:cs="Times New Roman"/>
          <w:sz w:val="24"/>
          <w:szCs w:val="24"/>
        </w:rPr>
        <w:t>when we are buying or selling</w:t>
      </w:r>
      <w:r w:rsidR="00FF3339">
        <w:rPr>
          <w:rFonts w:ascii="Times New Roman" w:eastAsia="Times New Roman" w:hAnsi="Times New Roman" w:cs="Times New Roman"/>
          <w:sz w:val="24"/>
          <w:szCs w:val="24"/>
        </w:rPr>
        <w:t xml:space="preserve"> them.</w:t>
      </w:r>
    </w:p>
    <w:p w14:paraId="480AE282" w14:textId="099593EF" w:rsidR="00EA0C8E" w:rsidRPr="00EA0C8E" w:rsidRDefault="00EA0C8E" w:rsidP="006E0EE3">
      <w:pPr>
        <w:pStyle w:val="Heading1"/>
        <w:numPr>
          <w:ilvl w:val="0"/>
          <w:numId w:val="7"/>
        </w:numPr>
        <w:rPr>
          <w:lang w:bidi="si-LK"/>
        </w:rPr>
      </w:pPr>
      <w:bookmarkStart w:id="1" w:name="_Toc115040261"/>
      <w:r w:rsidRPr="006E0EE3">
        <w:rPr>
          <w:lang w:bidi="si-LK"/>
        </w:rPr>
        <w:t xml:space="preserve">Background </w:t>
      </w:r>
      <w:r w:rsidR="00AC2948">
        <w:rPr>
          <w:lang w:bidi="si-LK"/>
        </w:rPr>
        <w:t>a</w:t>
      </w:r>
      <w:r w:rsidRPr="006E0EE3">
        <w:rPr>
          <w:lang w:bidi="si-LK"/>
        </w:rPr>
        <w:t>nd Motivation</w:t>
      </w:r>
      <w:bookmarkEnd w:id="1"/>
    </w:p>
    <w:p w14:paraId="29432616" w14:textId="77777777" w:rsidR="00C04089" w:rsidRDefault="00C04089" w:rsidP="005736C7">
      <w:pPr>
        <w:spacing w:after="0" w:line="360" w:lineRule="auto"/>
        <w:jc w:val="both"/>
        <w:rPr>
          <w:rFonts w:ascii="Times New Roman" w:eastAsia="Times New Roman" w:hAnsi="Times New Roman" w:cs="Times New Roman"/>
          <w:color w:val="000000" w:themeColor="text1"/>
          <w:sz w:val="24"/>
          <w:szCs w:val="24"/>
          <w:lang w:bidi="si-LK"/>
        </w:rPr>
      </w:pPr>
    </w:p>
    <w:p w14:paraId="230300CA" w14:textId="48A60B56" w:rsidR="6B6A5B16" w:rsidRDefault="6B6A5B16" w:rsidP="005736C7">
      <w:pPr>
        <w:spacing w:after="0" w:line="360" w:lineRule="auto"/>
        <w:jc w:val="both"/>
        <w:rPr>
          <w:rFonts w:ascii="Times New Roman" w:eastAsia="Times New Roman" w:hAnsi="Times New Roman" w:cs="Times New Roman"/>
          <w:color w:val="000000" w:themeColor="text1"/>
          <w:sz w:val="24"/>
          <w:szCs w:val="24"/>
          <w:lang w:bidi="si-LK"/>
        </w:rPr>
      </w:pPr>
      <w:r w:rsidRPr="03754750">
        <w:rPr>
          <w:rFonts w:ascii="Times New Roman" w:eastAsia="Times New Roman" w:hAnsi="Times New Roman" w:cs="Times New Roman"/>
          <w:color w:val="000000" w:themeColor="text1"/>
          <w:sz w:val="24"/>
          <w:szCs w:val="24"/>
          <w:lang w:bidi="si-LK"/>
        </w:rPr>
        <w:t>Digitizing nonreal things has been tested until now. But digitizing real-world things have not yet. Our project is mainly focusing on changing the ownership of a vehicle online. That means this system will use to digitize a real-world thing like a vehicle. This ownership transferring of vehicles can’t be done transparently and securely using a centralized database. A centralized database is essentially a database type that is kept, located, and maintained exclusively in a single place</w:t>
      </w:r>
      <w:r w:rsidRPr="03754750">
        <w:rPr>
          <w:rFonts w:ascii="Times New Roman" w:eastAsia="Times New Roman" w:hAnsi="Times New Roman" w:cs="Times New Roman"/>
          <w:color w:val="000000" w:themeColor="text1"/>
          <w:sz w:val="24"/>
          <w:szCs w:val="24"/>
          <w:lang w:bidi="si-LK"/>
        </w:rPr>
        <w:fldChar w:fldCharType="begin" w:fldLock="1"/>
      </w:r>
      <w:r w:rsidR="004302F5">
        <w:rPr>
          <w:rFonts w:ascii="Times New Roman" w:eastAsia="Times New Roman" w:hAnsi="Times New Roman" w:cs="Times New Roman"/>
          <w:color w:val="000000" w:themeColor="text1"/>
          <w:sz w:val="24"/>
          <w:szCs w:val="24"/>
          <w:lang w:bidi="si-LK"/>
        </w:rPr>
        <w:instrText>ADDIN CSL_CITATION {"citationItems":[{"id":"ITEM-1","itemData":{"URL":"https://www.geeksforgeeks.org/difference-between-centralized-database-and-distributed-database/","accessed":{"date-parts":[["2022","9","21"]]},"id":"ITEM-1","issued":{"date-parts":[["0"]]},"title":"Difference between Centralized Database and Distributed Database - GeeksforGeeks","type":"webpage"},"uris":["http://www.mendeley.com/documents/?uuid=d758ef13-9ef8-3901-8930-3c313d096ed4"]}],"mendeley":{"formattedCitation":"[2]","plainTextFormattedCitation":"[2]","previouslyFormattedCitation":"[2]"},"properties":{"noteIndex":0},"schema":"https://github.com/citation-style-language/schema/raw/master/csl-citation.json"}</w:instrText>
      </w:r>
      <w:r w:rsidRPr="03754750">
        <w:rPr>
          <w:rFonts w:ascii="Times New Roman" w:eastAsia="Times New Roman" w:hAnsi="Times New Roman" w:cs="Times New Roman"/>
          <w:color w:val="000000" w:themeColor="text1"/>
          <w:sz w:val="24"/>
          <w:szCs w:val="24"/>
          <w:lang w:bidi="si-LK"/>
        </w:rPr>
        <w:fldChar w:fldCharType="separate"/>
      </w:r>
      <w:r w:rsidR="00F93C19" w:rsidRPr="00F93C19">
        <w:rPr>
          <w:rFonts w:ascii="Times New Roman" w:eastAsia="Times New Roman" w:hAnsi="Times New Roman" w:cs="Times New Roman"/>
          <w:noProof/>
          <w:color w:val="000000" w:themeColor="text1"/>
          <w:sz w:val="24"/>
          <w:szCs w:val="24"/>
          <w:lang w:bidi="si-LK"/>
        </w:rPr>
        <w:t>[2]</w:t>
      </w:r>
      <w:r w:rsidRPr="03754750">
        <w:rPr>
          <w:rFonts w:ascii="Times New Roman" w:eastAsia="Times New Roman" w:hAnsi="Times New Roman" w:cs="Times New Roman"/>
          <w:color w:val="000000" w:themeColor="text1"/>
          <w:sz w:val="24"/>
          <w:szCs w:val="24"/>
          <w:lang w:bidi="si-LK"/>
        </w:rPr>
        <w:fldChar w:fldCharType="end"/>
      </w:r>
      <w:r w:rsidRPr="03754750">
        <w:rPr>
          <w:rFonts w:ascii="Times New Roman" w:eastAsia="Times New Roman" w:hAnsi="Times New Roman" w:cs="Times New Roman"/>
          <w:color w:val="000000" w:themeColor="text1"/>
          <w:sz w:val="24"/>
          <w:szCs w:val="24"/>
          <w:lang w:bidi="si-LK"/>
        </w:rPr>
        <w:t>. But to address this problem using blockchain technology gives more additional features. Blockchain is a decentralized, immutable database that makes it easier to track assets and record transactions in a corporate network</w:t>
      </w:r>
      <w:r w:rsidRPr="03754750">
        <w:rPr>
          <w:rFonts w:ascii="Times New Roman" w:eastAsia="Times New Roman" w:hAnsi="Times New Roman" w:cs="Times New Roman"/>
          <w:color w:val="000000" w:themeColor="text1"/>
          <w:sz w:val="24"/>
          <w:szCs w:val="24"/>
          <w:lang w:bidi="si-LK"/>
        </w:rPr>
        <w:fldChar w:fldCharType="begin" w:fldLock="1"/>
      </w:r>
      <w:r w:rsidR="004302F5">
        <w:rPr>
          <w:rFonts w:ascii="Times New Roman" w:eastAsia="Times New Roman" w:hAnsi="Times New Roman" w:cs="Times New Roman"/>
          <w:color w:val="000000" w:themeColor="text1"/>
          <w:sz w:val="24"/>
          <w:szCs w:val="24"/>
          <w:lang w:bidi="si-LK"/>
        </w:rPr>
        <w:instrText>ADDIN CSL_CITATION {"citationItems":[{"id":"ITEM-1","itemData":{"URL":"https://www.ibm.com/topics/what-is-blockchain","accessed":{"date-parts":[["2022","9","21"]]},"id":"ITEM-1","issued":{"date-parts":[["0"]]},"title":"What is Blockchain Technology? - IBM Blockchain | IBM","type":"webpage"},"uris":["http://www.mendeley.com/documents/?uuid=d7340515-8fbb-32c3-ab30-4df107359666"]}],"mendeley":{"formattedCitation":"[3]","plainTextFormattedCitation":"[3]","previouslyFormattedCitation":"[3]"},"properties":{"noteIndex":0},"schema":"https://github.com/citation-style-language/schema/raw/master/csl-citation.json"}</w:instrText>
      </w:r>
      <w:r w:rsidRPr="03754750">
        <w:rPr>
          <w:rFonts w:ascii="Times New Roman" w:eastAsia="Times New Roman" w:hAnsi="Times New Roman" w:cs="Times New Roman"/>
          <w:color w:val="000000" w:themeColor="text1"/>
          <w:sz w:val="24"/>
          <w:szCs w:val="24"/>
          <w:lang w:bidi="si-LK"/>
        </w:rPr>
        <w:fldChar w:fldCharType="separate"/>
      </w:r>
      <w:r w:rsidR="00F93C19" w:rsidRPr="00F93C19">
        <w:rPr>
          <w:rFonts w:ascii="Times New Roman" w:eastAsia="Times New Roman" w:hAnsi="Times New Roman" w:cs="Times New Roman"/>
          <w:noProof/>
          <w:color w:val="000000" w:themeColor="text1"/>
          <w:sz w:val="24"/>
          <w:szCs w:val="24"/>
          <w:lang w:bidi="si-LK"/>
        </w:rPr>
        <w:t>[3]</w:t>
      </w:r>
      <w:r w:rsidRPr="03754750">
        <w:rPr>
          <w:rFonts w:ascii="Times New Roman" w:eastAsia="Times New Roman" w:hAnsi="Times New Roman" w:cs="Times New Roman"/>
          <w:color w:val="000000" w:themeColor="text1"/>
          <w:sz w:val="24"/>
          <w:szCs w:val="24"/>
          <w:lang w:bidi="si-LK"/>
        </w:rPr>
        <w:fldChar w:fldCharType="end"/>
      </w:r>
      <w:r w:rsidRPr="03754750">
        <w:rPr>
          <w:rFonts w:ascii="Times New Roman" w:eastAsia="Times New Roman" w:hAnsi="Times New Roman" w:cs="Times New Roman"/>
          <w:color w:val="000000" w:themeColor="text1"/>
          <w:sz w:val="24"/>
          <w:szCs w:val="24"/>
          <w:lang w:bidi="si-LK"/>
        </w:rPr>
        <w:t xml:space="preserve">. A centralized database </w:t>
      </w:r>
      <w:r w:rsidRPr="03754750">
        <w:rPr>
          <w:rFonts w:ascii="Times New Roman" w:eastAsia="Times New Roman" w:hAnsi="Times New Roman" w:cs="Times New Roman"/>
          <w:color w:val="000000" w:themeColor="text1"/>
          <w:sz w:val="24"/>
          <w:szCs w:val="24"/>
          <w:lang w:bidi="si-LK"/>
        </w:rPr>
        <w:lastRenderedPageBreak/>
        <w:t>and a blockchain have differences according to their architecture, immutability, data handling, and transparency. Due to the immutability, transparency, and security of these blockchains, it is better to use blockchain technology to address our problem because transferring vehicle ownership has to be more secure</w:t>
      </w:r>
      <w:r w:rsidRPr="03754750">
        <w:rPr>
          <w:rFonts w:ascii="Times New Roman" w:eastAsia="Times New Roman" w:hAnsi="Times New Roman" w:cs="Times New Roman"/>
          <w:color w:val="000000" w:themeColor="text1"/>
          <w:sz w:val="24"/>
          <w:szCs w:val="24"/>
          <w:lang w:bidi="si-LK"/>
        </w:rPr>
        <w:fldChar w:fldCharType="begin" w:fldLock="1"/>
      </w:r>
      <w:r w:rsidR="004302F5">
        <w:rPr>
          <w:rFonts w:ascii="Times New Roman" w:eastAsia="Times New Roman" w:hAnsi="Times New Roman" w:cs="Times New Roman"/>
          <w:color w:val="000000" w:themeColor="text1"/>
          <w:sz w:val="24"/>
          <w:szCs w:val="24"/>
          <w:lang w:bidi="si-LK"/>
        </w:rPr>
        <w:instrText>ADDIN CSL_CITATION {"citationItems":[{"id":"ITEM-1","itemData":{"URL":"https://101blockchains.com/blockchain-vs-database-the-difference/","accessed":{"date-parts":[["2022","9","21"]]},"id":"ITEM-1","issued":{"date-parts":[["0"]]},"title":"Blockchain vs Database: Understanding The Difference","type":"webpage"},"uris":["http://www.mendeley.com/documents/?uuid=d750c983-1620-3d03-b8a3-a2015bbbfe62"]}],"mendeley":{"formattedCitation":"[4]","plainTextFormattedCitation":"[4]","previouslyFormattedCitation":"[4]"},"properties":{"noteIndex":0},"schema":"https://github.com/citation-style-language/schema/raw/master/csl-citation.json"}</w:instrText>
      </w:r>
      <w:r w:rsidRPr="03754750">
        <w:rPr>
          <w:rFonts w:ascii="Times New Roman" w:eastAsia="Times New Roman" w:hAnsi="Times New Roman" w:cs="Times New Roman"/>
          <w:color w:val="000000" w:themeColor="text1"/>
          <w:sz w:val="24"/>
          <w:szCs w:val="24"/>
          <w:lang w:bidi="si-LK"/>
        </w:rPr>
        <w:fldChar w:fldCharType="separate"/>
      </w:r>
      <w:r w:rsidR="00F93C19" w:rsidRPr="00F93C19">
        <w:rPr>
          <w:rFonts w:ascii="Times New Roman" w:eastAsia="Times New Roman" w:hAnsi="Times New Roman" w:cs="Times New Roman"/>
          <w:noProof/>
          <w:color w:val="000000" w:themeColor="text1"/>
          <w:sz w:val="24"/>
          <w:szCs w:val="24"/>
          <w:lang w:bidi="si-LK"/>
        </w:rPr>
        <w:t>[4]</w:t>
      </w:r>
      <w:r w:rsidRPr="03754750">
        <w:rPr>
          <w:rFonts w:ascii="Times New Roman" w:eastAsia="Times New Roman" w:hAnsi="Times New Roman" w:cs="Times New Roman"/>
          <w:color w:val="000000" w:themeColor="text1"/>
          <w:sz w:val="24"/>
          <w:szCs w:val="24"/>
          <w:lang w:bidi="si-LK"/>
        </w:rPr>
        <w:fldChar w:fldCharType="end"/>
      </w:r>
      <w:r w:rsidRPr="03754750">
        <w:rPr>
          <w:rFonts w:ascii="Times New Roman" w:eastAsia="Times New Roman" w:hAnsi="Times New Roman" w:cs="Times New Roman"/>
          <w:color w:val="000000" w:themeColor="text1"/>
          <w:sz w:val="24"/>
          <w:szCs w:val="24"/>
          <w:lang w:bidi="si-LK"/>
        </w:rPr>
        <w:t xml:space="preserve">. If anyone needs to change data in a blockchain that hacker </w:t>
      </w:r>
      <w:proofErr w:type="gramStart"/>
      <w:r w:rsidRPr="03754750">
        <w:rPr>
          <w:rFonts w:ascii="Times New Roman" w:eastAsia="Times New Roman" w:hAnsi="Times New Roman" w:cs="Times New Roman"/>
          <w:color w:val="000000" w:themeColor="text1"/>
          <w:sz w:val="24"/>
          <w:szCs w:val="24"/>
          <w:lang w:bidi="si-LK"/>
        </w:rPr>
        <w:t>has to</w:t>
      </w:r>
      <w:proofErr w:type="gramEnd"/>
      <w:r w:rsidRPr="03754750">
        <w:rPr>
          <w:rFonts w:ascii="Times New Roman" w:eastAsia="Times New Roman" w:hAnsi="Times New Roman" w:cs="Times New Roman"/>
          <w:color w:val="000000" w:themeColor="text1"/>
          <w:sz w:val="24"/>
          <w:szCs w:val="24"/>
          <w:lang w:bidi="si-LK"/>
        </w:rPr>
        <w:t xml:space="preserve"> change more than fifty percent of that blockchain nodes, and it is impractical to do such a thing. That’s why blockchains coming handy for secure transactions like changing vehicle ownership. </w:t>
      </w:r>
    </w:p>
    <w:p w14:paraId="644E130F" w14:textId="3F4B7FC5" w:rsidR="6B6A5B16" w:rsidRDefault="6B6A5B16" w:rsidP="005736C7">
      <w:pPr>
        <w:spacing w:after="0" w:line="360" w:lineRule="auto"/>
        <w:jc w:val="both"/>
        <w:rPr>
          <w:rFonts w:ascii="Times New Roman" w:eastAsia="Times New Roman" w:hAnsi="Times New Roman" w:cs="Times New Roman"/>
          <w:color w:val="000000" w:themeColor="text1"/>
          <w:sz w:val="24"/>
          <w:szCs w:val="24"/>
          <w:lang w:bidi="si-LK"/>
        </w:rPr>
      </w:pPr>
      <w:r w:rsidRPr="03754750">
        <w:rPr>
          <w:rFonts w:ascii="Times New Roman" w:eastAsia="Times New Roman" w:hAnsi="Times New Roman" w:cs="Times New Roman"/>
          <w:color w:val="000000" w:themeColor="text1"/>
          <w:sz w:val="24"/>
          <w:szCs w:val="24"/>
          <w:lang w:bidi="si-LK"/>
        </w:rPr>
        <w:t>Nowadays, NFT (Non-Fungible Tokens) is very popular among investors due to the digital value given to intangible things.</w:t>
      </w:r>
      <w:r w:rsidRPr="03754750">
        <w:rPr>
          <w:color w:val="000000" w:themeColor="text1"/>
        </w:rPr>
        <w:t xml:space="preserve"> </w:t>
      </w:r>
      <w:r w:rsidRPr="03754750">
        <w:rPr>
          <w:rFonts w:ascii="Times New Roman" w:eastAsia="Times New Roman" w:hAnsi="Times New Roman" w:cs="Times New Roman"/>
          <w:color w:val="000000" w:themeColor="text1"/>
          <w:sz w:val="24"/>
          <w:szCs w:val="24"/>
          <w:lang w:bidi="si-LK"/>
        </w:rPr>
        <w:t xml:space="preserve">One of the major reasons which resulted in this popularity is the blockchain technology behind these systems. NFTs, or non-fungible tokens, are blockchain-based tokens that individually represent a special asset like a work of art, a piece of digital material, or other media </w:t>
      </w:r>
      <w:r w:rsidRPr="03754750">
        <w:rPr>
          <w:rFonts w:ascii="Times New Roman" w:eastAsia="Times New Roman" w:hAnsi="Times New Roman" w:cs="Times New Roman"/>
          <w:color w:val="000000" w:themeColor="text1"/>
          <w:sz w:val="24"/>
          <w:szCs w:val="24"/>
          <w:lang w:bidi="si-LK"/>
        </w:rPr>
        <w:fldChar w:fldCharType="begin" w:fldLock="1"/>
      </w:r>
      <w:r w:rsidR="004302F5">
        <w:rPr>
          <w:rFonts w:ascii="Times New Roman" w:eastAsia="Times New Roman" w:hAnsi="Times New Roman" w:cs="Times New Roman"/>
          <w:color w:val="000000" w:themeColor="text1"/>
          <w:sz w:val="24"/>
          <w:szCs w:val="24"/>
          <w:lang w:bidi="si-LK"/>
        </w:rPr>
        <w:instrText>ADDIN CSL_CITATION {"citationItems":[{"id":"ITEM-1","itemData":{"URL":"https://aws.amazon.com/blockchain/nfts-explained/","accessed":{"date-parts":[["2022","9","21"]]},"id":"ITEM-1","issued":{"date-parts":[["0"]]},"title":"Non-Fungible Tokens (NFTs) Explained | AWS Blockchain","type":"webpage"},"uris":["http://www.mendeley.com/documents/?uuid=00a3c3c7-b41d-359b-9836-0c21aa72a76a"]}],"mendeley":{"formattedCitation":"[5]","plainTextFormattedCitation":"[5]","previouslyFormattedCitation":"[5]"},"properties":{"noteIndex":0},"schema":"https://github.com/citation-style-language/schema/raw/master/csl-citation.json"}</w:instrText>
      </w:r>
      <w:r w:rsidRPr="03754750">
        <w:rPr>
          <w:rFonts w:ascii="Times New Roman" w:eastAsia="Times New Roman" w:hAnsi="Times New Roman" w:cs="Times New Roman"/>
          <w:color w:val="000000" w:themeColor="text1"/>
          <w:sz w:val="24"/>
          <w:szCs w:val="24"/>
          <w:lang w:bidi="si-LK"/>
        </w:rPr>
        <w:fldChar w:fldCharType="separate"/>
      </w:r>
      <w:r w:rsidR="00F93C19" w:rsidRPr="00F93C19">
        <w:rPr>
          <w:rFonts w:ascii="Times New Roman" w:eastAsia="Times New Roman" w:hAnsi="Times New Roman" w:cs="Times New Roman"/>
          <w:noProof/>
          <w:color w:val="000000" w:themeColor="text1"/>
          <w:sz w:val="24"/>
          <w:szCs w:val="24"/>
          <w:lang w:bidi="si-LK"/>
        </w:rPr>
        <w:t>[5]</w:t>
      </w:r>
      <w:r w:rsidRPr="03754750">
        <w:rPr>
          <w:rFonts w:ascii="Times New Roman" w:eastAsia="Times New Roman" w:hAnsi="Times New Roman" w:cs="Times New Roman"/>
          <w:color w:val="000000" w:themeColor="text1"/>
          <w:sz w:val="24"/>
          <w:szCs w:val="24"/>
          <w:lang w:bidi="si-LK"/>
        </w:rPr>
        <w:fldChar w:fldCharType="end"/>
      </w:r>
      <w:r w:rsidRPr="03754750">
        <w:rPr>
          <w:rFonts w:ascii="Times New Roman" w:eastAsia="Times New Roman" w:hAnsi="Times New Roman" w:cs="Times New Roman"/>
          <w:color w:val="000000" w:themeColor="text1"/>
          <w:sz w:val="24"/>
          <w:szCs w:val="24"/>
          <w:lang w:bidi="si-LK"/>
        </w:rPr>
        <w:t>.</w:t>
      </w:r>
    </w:p>
    <w:p w14:paraId="3A2AA83B" w14:textId="078318D9" w:rsidR="0A02047F" w:rsidRDefault="0A02047F" w:rsidP="005736C7">
      <w:pPr>
        <w:spacing w:after="0" w:line="360" w:lineRule="auto"/>
        <w:jc w:val="both"/>
        <w:rPr>
          <w:rFonts w:ascii="Times New Roman" w:eastAsia="Times New Roman" w:hAnsi="Times New Roman" w:cs="Times New Roman"/>
          <w:color w:val="000000" w:themeColor="text1"/>
          <w:sz w:val="24"/>
          <w:szCs w:val="24"/>
          <w:lang w:bidi="si-LK"/>
        </w:rPr>
      </w:pPr>
    </w:p>
    <w:p w14:paraId="08A0CECE" w14:textId="77777777" w:rsidR="000070FF" w:rsidRDefault="00EA0C8E" w:rsidP="005736C7">
      <w:pPr>
        <w:spacing w:after="240" w:line="360" w:lineRule="auto"/>
        <w:rPr>
          <w:rFonts w:ascii="Times New Roman" w:eastAsia="Times New Roman" w:hAnsi="Times New Roman" w:cs="Times New Roman"/>
          <w:color w:val="000000" w:themeColor="text1"/>
          <w:sz w:val="24"/>
          <w:szCs w:val="24"/>
          <w:lang w:bidi="si-LK"/>
        </w:rPr>
      </w:pPr>
      <w:r w:rsidRPr="00EA0C8E">
        <w:rPr>
          <w:rFonts w:ascii="Times New Roman" w:eastAsia="Times New Roman" w:hAnsi="Times New Roman" w:cs="Times New Roman"/>
          <w:color w:val="000000" w:themeColor="text1"/>
          <w:sz w:val="24"/>
          <w:szCs w:val="24"/>
          <w:lang w:bidi="si-LK"/>
        </w:rPr>
        <w:t>Now</w:t>
      </w:r>
      <w:r w:rsidR="00DF4DCF" w:rsidRPr="02744DB5">
        <w:rPr>
          <w:rFonts w:ascii="Times New Roman" w:eastAsia="Times New Roman" w:hAnsi="Times New Roman" w:cs="Times New Roman"/>
          <w:color w:val="000000" w:themeColor="text1"/>
          <w:sz w:val="24"/>
          <w:szCs w:val="24"/>
          <w:lang w:bidi="si-LK"/>
        </w:rPr>
        <w:t>a</w:t>
      </w:r>
      <w:r w:rsidRPr="00EA0C8E">
        <w:rPr>
          <w:rFonts w:ascii="Times New Roman" w:eastAsia="Times New Roman" w:hAnsi="Times New Roman" w:cs="Times New Roman"/>
          <w:color w:val="000000" w:themeColor="text1"/>
          <w:sz w:val="24"/>
          <w:szCs w:val="24"/>
          <w:lang w:bidi="si-LK"/>
        </w:rPr>
        <w:t xml:space="preserve">days although all the systems are computerized in many fields there can </w:t>
      </w:r>
      <w:r w:rsidR="00426539">
        <w:rPr>
          <w:rFonts w:ascii="Times New Roman" w:eastAsia="Times New Roman" w:hAnsi="Times New Roman" w:cs="Times New Roman"/>
          <w:color w:val="000000" w:themeColor="text1"/>
          <w:sz w:val="24"/>
          <w:szCs w:val="24"/>
          <w:lang w:bidi="si-LK"/>
        </w:rPr>
        <w:t>happen</w:t>
      </w:r>
      <w:r w:rsidR="00B6248F">
        <w:rPr>
          <w:rFonts w:ascii="Times New Roman" w:eastAsia="Times New Roman" w:hAnsi="Times New Roman" w:cs="Times New Roman"/>
          <w:color w:val="000000" w:themeColor="text1"/>
          <w:sz w:val="24"/>
          <w:szCs w:val="24"/>
          <w:lang w:bidi="si-LK"/>
        </w:rPr>
        <w:t xml:space="preserve">, </w:t>
      </w:r>
      <w:r w:rsidRPr="61B4851C">
        <w:rPr>
          <w:rFonts w:ascii="Times New Roman" w:eastAsia="Times New Roman" w:hAnsi="Times New Roman" w:cs="Times New Roman"/>
          <w:color w:val="000000" w:themeColor="text1"/>
          <w:sz w:val="24"/>
          <w:szCs w:val="24"/>
          <w:lang w:bidi="si-LK"/>
        </w:rPr>
        <w:t>chang</w:t>
      </w:r>
      <w:r w:rsidR="00B6248F">
        <w:rPr>
          <w:rFonts w:ascii="Times New Roman" w:eastAsia="Times New Roman" w:hAnsi="Times New Roman" w:cs="Times New Roman"/>
          <w:color w:val="000000" w:themeColor="text1"/>
          <w:sz w:val="24"/>
          <w:szCs w:val="24"/>
          <w:lang w:bidi="si-LK"/>
        </w:rPr>
        <w:t>ing</w:t>
      </w:r>
      <w:r w:rsidRPr="00EA0C8E">
        <w:rPr>
          <w:rFonts w:ascii="Times New Roman" w:eastAsia="Times New Roman" w:hAnsi="Times New Roman" w:cs="Times New Roman"/>
          <w:color w:val="000000" w:themeColor="text1"/>
          <w:sz w:val="24"/>
          <w:szCs w:val="24"/>
          <w:lang w:bidi="si-LK"/>
        </w:rPr>
        <w:t xml:space="preserve"> data without permission</w:t>
      </w:r>
      <w:r w:rsidRPr="61B4851C">
        <w:rPr>
          <w:rFonts w:ascii="Times New Roman" w:eastAsia="Times New Roman" w:hAnsi="Times New Roman" w:cs="Times New Roman"/>
          <w:color w:val="000000" w:themeColor="text1"/>
          <w:sz w:val="24"/>
          <w:szCs w:val="24"/>
          <w:lang w:bidi="si-LK"/>
        </w:rPr>
        <w:t>.</w:t>
      </w:r>
      <w:r w:rsidRPr="00EA0C8E">
        <w:rPr>
          <w:rFonts w:ascii="Times New Roman" w:eastAsia="Times New Roman" w:hAnsi="Times New Roman" w:cs="Times New Roman"/>
          <w:color w:val="000000" w:themeColor="text1"/>
          <w:sz w:val="24"/>
          <w:szCs w:val="24"/>
          <w:lang w:bidi="si-LK"/>
        </w:rPr>
        <w:t xml:space="preserve"> It is a huge problem today. Therefore, our reference company “</w:t>
      </w:r>
      <w:r w:rsidR="3797C98E" w:rsidRPr="02744DB5">
        <w:rPr>
          <w:rFonts w:ascii="Times New Roman" w:eastAsia="Times New Roman" w:hAnsi="Times New Roman" w:cs="Times New Roman"/>
          <w:color w:val="000000" w:themeColor="text1"/>
          <w:sz w:val="24"/>
          <w:szCs w:val="24"/>
          <w:lang w:bidi="si-LK"/>
        </w:rPr>
        <w:t>C</w:t>
      </w:r>
      <w:r w:rsidRPr="02744DB5">
        <w:rPr>
          <w:rFonts w:ascii="Times New Roman" w:eastAsia="Times New Roman" w:hAnsi="Times New Roman" w:cs="Times New Roman"/>
          <w:color w:val="000000" w:themeColor="text1"/>
          <w:sz w:val="24"/>
          <w:szCs w:val="24"/>
          <w:lang w:bidi="si-LK"/>
        </w:rPr>
        <w:t xml:space="preserve">rede </w:t>
      </w:r>
      <w:r w:rsidR="1445B387" w:rsidRPr="61B4851C">
        <w:rPr>
          <w:rFonts w:ascii="Times New Roman" w:eastAsia="Times New Roman" w:hAnsi="Times New Roman" w:cs="Times New Roman"/>
          <w:color w:val="000000" w:themeColor="text1"/>
          <w:sz w:val="24"/>
          <w:szCs w:val="24"/>
          <w:lang w:bidi="si-LK"/>
        </w:rPr>
        <w:t>T</w:t>
      </w:r>
      <w:r w:rsidRPr="61B4851C">
        <w:rPr>
          <w:rFonts w:ascii="Times New Roman" w:eastAsia="Times New Roman" w:hAnsi="Times New Roman" w:cs="Times New Roman"/>
          <w:color w:val="000000" w:themeColor="text1"/>
          <w:sz w:val="24"/>
          <w:szCs w:val="24"/>
          <w:lang w:bidi="si-LK"/>
        </w:rPr>
        <w:t>echnologies</w:t>
      </w:r>
      <w:r w:rsidRPr="00EA0C8E">
        <w:rPr>
          <w:rFonts w:ascii="Times New Roman" w:eastAsia="Times New Roman" w:hAnsi="Times New Roman" w:cs="Times New Roman"/>
          <w:color w:val="000000" w:themeColor="text1"/>
          <w:sz w:val="24"/>
          <w:szCs w:val="24"/>
          <w:lang w:bidi="si-LK"/>
        </w:rPr>
        <w:t>” have come up with a great idea to allow digital information to be recorded and distributed, but not edited.</w:t>
      </w:r>
      <w:r w:rsidR="00AB3C2B" w:rsidRPr="02744DB5">
        <w:rPr>
          <w:rFonts w:ascii="Times New Roman" w:eastAsia="Times New Roman" w:hAnsi="Times New Roman" w:cs="Times New Roman"/>
          <w:color w:val="000000" w:themeColor="text1"/>
          <w:sz w:val="24"/>
          <w:szCs w:val="24"/>
          <w:lang w:bidi="si-LK"/>
        </w:rPr>
        <w:t xml:space="preserve"> </w:t>
      </w:r>
      <w:r w:rsidRPr="00EA0C8E">
        <w:rPr>
          <w:rFonts w:ascii="Times New Roman" w:eastAsia="Times New Roman" w:hAnsi="Times New Roman" w:cs="Times New Roman"/>
          <w:color w:val="000000" w:themeColor="text1"/>
          <w:sz w:val="24"/>
          <w:szCs w:val="24"/>
          <w:lang w:bidi="si-LK"/>
        </w:rPr>
        <w:t>They wanted to do this process</w:t>
      </w:r>
      <w:r w:rsidR="00293A42">
        <w:rPr>
          <w:rFonts w:ascii="Times New Roman" w:eastAsia="Times New Roman" w:hAnsi="Times New Roman" w:cs="Times New Roman"/>
          <w:color w:val="FF00FF"/>
          <w:sz w:val="24"/>
          <w:szCs w:val="24"/>
          <w:lang w:bidi="si-LK"/>
        </w:rPr>
        <w:t xml:space="preserve"> </w:t>
      </w:r>
      <w:r w:rsidRPr="00EA0C8E">
        <w:rPr>
          <w:rFonts w:ascii="Times New Roman" w:eastAsia="Times New Roman" w:hAnsi="Times New Roman" w:cs="Times New Roman"/>
          <w:color w:val="000000" w:themeColor="text1"/>
          <w:sz w:val="24"/>
          <w:szCs w:val="24"/>
          <w:lang w:bidi="si-LK"/>
        </w:rPr>
        <w:t>related to</w:t>
      </w:r>
      <w:r w:rsidR="00D868C4" w:rsidRPr="02744DB5">
        <w:rPr>
          <w:rFonts w:ascii="Times New Roman" w:eastAsia="Times New Roman" w:hAnsi="Times New Roman" w:cs="Times New Roman"/>
          <w:color w:val="000000" w:themeColor="text1"/>
          <w:sz w:val="24"/>
          <w:szCs w:val="24"/>
          <w:lang w:bidi="si-LK"/>
        </w:rPr>
        <w:t xml:space="preserve"> the</w:t>
      </w:r>
      <w:r w:rsidRPr="00EA0C8E">
        <w:rPr>
          <w:rFonts w:ascii="Times New Roman" w:eastAsia="Times New Roman" w:hAnsi="Times New Roman" w:cs="Times New Roman"/>
          <w:color w:val="000000" w:themeColor="text1"/>
          <w:sz w:val="24"/>
          <w:szCs w:val="24"/>
          <w:lang w:bidi="si-LK"/>
        </w:rPr>
        <w:t xml:space="preserve"> vehicle ownership </w:t>
      </w:r>
      <w:r w:rsidR="00D868C4" w:rsidRPr="02744DB5">
        <w:rPr>
          <w:rFonts w:ascii="Times New Roman" w:eastAsia="Times New Roman" w:hAnsi="Times New Roman" w:cs="Times New Roman"/>
          <w:color w:val="000000" w:themeColor="text1"/>
          <w:sz w:val="24"/>
          <w:szCs w:val="24"/>
          <w:lang w:bidi="si-LK"/>
        </w:rPr>
        <w:t>field. Therefore</w:t>
      </w:r>
      <w:r w:rsidRPr="00EA0C8E">
        <w:rPr>
          <w:rFonts w:ascii="Times New Roman" w:eastAsia="Times New Roman" w:hAnsi="Times New Roman" w:cs="Times New Roman"/>
          <w:color w:val="000000" w:themeColor="text1"/>
          <w:sz w:val="24"/>
          <w:szCs w:val="24"/>
          <w:lang w:bidi="si-LK"/>
        </w:rPr>
        <w:t xml:space="preserve">, we decided to use Blockchain Technology to develop their </w:t>
      </w:r>
      <w:r w:rsidR="00D868C4" w:rsidRPr="02744DB5">
        <w:rPr>
          <w:rFonts w:ascii="Times New Roman" w:eastAsia="Times New Roman" w:hAnsi="Times New Roman" w:cs="Times New Roman"/>
          <w:color w:val="000000" w:themeColor="text1"/>
          <w:sz w:val="24"/>
          <w:szCs w:val="24"/>
          <w:lang w:bidi="si-LK"/>
        </w:rPr>
        <w:t>intention</w:t>
      </w:r>
      <w:r w:rsidRPr="00EA0C8E">
        <w:rPr>
          <w:rFonts w:ascii="Times New Roman" w:eastAsia="Times New Roman" w:hAnsi="Times New Roman" w:cs="Times New Roman"/>
          <w:color w:val="000000" w:themeColor="text1"/>
          <w:sz w:val="24"/>
          <w:szCs w:val="24"/>
          <w:lang w:bidi="si-LK"/>
        </w:rPr>
        <w:t xml:space="preserve"> as our project.</w:t>
      </w:r>
      <w:r w:rsidR="64963BCC" w:rsidRPr="390A8806">
        <w:rPr>
          <w:rFonts w:ascii="Times New Roman" w:eastAsia="Times New Roman" w:hAnsi="Times New Roman" w:cs="Times New Roman"/>
          <w:color w:val="000000" w:themeColor="text1"/>
          <w:sz w:val="24"/>
          <w:szCs w:val="24"/>
          <w:lang w:bidi="si-LK"/>
        </w:rPr>
        <w:t xml:space="preserve"> </w:t>
      </w:r>
    </w:p>
    <w:p w14:paraId="2AB3AC5F" w14:textId="5252CEBD" w:rsidR="00ED7F10" w:rsidRDefault="64963BCC" w:rsidP="005736C7">
      <w:pPr>
        <w:spacing w:after="240" w:line="360" w:lineRule="auto"/>
        <w:rPr>
          <w:rFonts w:ascii="Times New Roman" w:eastAsia="Times New Roman" w:hAnsi="Times New Roman" w:cs="Times New Roman"/>
          <w:color w:val="000000" w:themeColor="text1"/>
          <w:sz w:val="24"/>
          <w:szCs w:val="24"/>
          <w:lang w:bidi="si-LK"/>
        </w:rPr>
      </w:pPr>
      <w:r w:rsidRPr="390A8806">
        <w:rPr>
          <w:rFonts w:ascii="Times New Roman" w:eastAsia="Times New Roman" w:hAnsi="Times New Roman" w:cs="Times New Roman"/>
          <w:color w:val="000000" w:themeColor="text1"/>
          <w:sz w:val="24"/>
          <w:szCs w:val="24"/>
          <w:lang w:bidi="si-LK"/>
        </w:rPr>
        <w:t>Nowadays in Sri Lanka, still the vehicle registering and transferring process is done through the physical documents and computerized somewhat far. But it will be a great investment if we can introduce this system for Sri Lanka.</w:t>
      </w:r>
    </w:p>
    <w:p w14:paraId="47BAA485" w14:textId="7A388836" w:rsidR="00F96051" w:rsidRPr="003F1BA0" w:rsidRDefault="007A65C2" w:rsidP="003F1BA0">
      <w:pPr>
        <w:pStyle w:val="Heading1"/>
        <w:numPr>
          <w:ilvl w:val="0"/>
          <w:numId w:val="7"/>
        </w:numPr>
        <w:rPr>
          <w:lang w:bidi="si-LK"/>
        </w:rPr>
      </w:pPr>
      <w:bookmarkStart w:id="2" w:name="_Toc115040262"/>
      <w:r w:rsidRPr="006E0EE3">
        <w:rPr>
          <w:lang w:bidi="si-LK"/>
        </w:rPr>
        <w:t xml:space="preserve">Major Issue </w:t>
      </w:r>
      <w:r w:rsidR="00692985" w:rsidRPr="006E0EE3">
        <w:rPr>
          <w:lang w:bidi="si-LK"/>
        </w:rPr>
        <w:t>–</w:t>
      </w:r>
      <w:r w:rsidRPr="006E0EE3">
        <w:rPr>
          <w:lang w:bidi="si-LK"/>
        </w:rPr>
        <w:t xml:space="preserve"> Mutability</w:t>
      </w:r>
      <w:bookmarkEnd w:id="2"/>
    </w:p>
    <w:p w14:paraId="3CF67974" w14:textId="77777777" w:rsidR="003F1BA0" w:rsidRDefault="003F1BA0" w:rsidP="0397B091">
      <w:pPr>
        <w:spacing w:after="0" w:line="240" w:lineRule="auto"/>
        <w:rPr>
          <w:rFonts w:ascii="Times New Roman" w:eastAsia="Times New Roman" w:hAnsi="Times New Roman" w:cs="Times New Roman"/>
          <w:color w:val="000000" w:themeColor="text1"/>
          <w:sz w:val="24"/>
          <w:szCs w:val="24"/>
          <w:lang w:bidi="si-LK"/>
        </w:rPr>
      </w:pPr>
    </w:p>
    <w:p w14:paraId="7CFE3ED1" w14:textId="2A76FC07" w:rsidR="00B678A5" w:rsidRPr="005736C7" w:rsidRDefault="0058741D" w:rsidP="005736C7">
      <w:pPr>
        <w:spacing w:line="360" w:lineRule="auto"/>
        <w:rPr>
          <w:rFonts w:ascii="Times New Roman" w:eastAsia="Times New Roman" w:hAnsi="Times New Roman" w:cs="Times New Roman"/>
          <w:color w:val="000000" w:themeColor="text1"/>
          <w:sz w:val="24"/>
          <w:szCs w:val="24"/>
          <w:lang w:bidi="si-LK"/>
        </w:rPr>
      </w:pPr>
      <w:r w:rsidRPr="0058741D">
        <w:rPr>
          <w:rFonts w:ascii="Times New Roman" w:eastAsia="Times New Roman" w:hAnsi="Times New Roman" w:cs="Times New Roman"/>
          <w:color w:val="000000" w:themeColor="text1"/>
          <w:sz w:val="24"/>
          <w:szCs w:val="24"/>
          <w:lang w:bidi="si-LK"/>
        </w:rPr>
        <w:t>The word "mutability" refers to the attribute of changeability</w:t>
      </w:r>
      <w:r w:rsidR="004302F5">
        <w:rPr>
          <w:rFonts w:ascii="Times New Roman" w:eastAsia="Times New Roman" w:hAnsi="Times New Roman" w:cs="Times New Roman"/>
          <w:color w:val="000000" w:themeColor="text1"/>
          <w:sz w:val="24"/>
          <w:szCs w:val="24"/>
          <w:lang w:bidi="si-LK"/>
        </w:rPr>
        <w:fldChar w:fldCharType="begin" w:fldLock="1"/>
      </w:r>
      <w:r w:rsidR="00C535F8">
        <w:rPr>
          <w:rFonts w:ascii="Times New Roman" w:eastAsia="Times New Roman" w:hAnsi="Times New Roman" w:cs="Times New Roman"/>
          <w:color w:val="000000" w:themeColor="text1"/>
          <w:sz w:val="24"/>
          <w:szCs w:val="24"/>
          <w:lang w:bidi="si-LK"/>
        </w:rPr>
        <w:instrText>ADDIN CSL_CITATION {"citationItems":[{"id":"ITEM-1","itemData":{"URL":"https://www.vocabulary.com/dictionary/mutability","accessed":{"date-parts":[["2022","9","25"]]},"id":"ITEM-1","issued":{"date-parts":[["0"]]},"title":"Mutability - Definition, Meaning &amp; Synonyms | Vocabulary.com","type":"webpage"},"uris":["http://www.mendeley.com/documents/?uuid=473bd4e3-9afe-3516-bbf4-292601a6b35a"]}],"mendeley":{"formattedCitation":"[6]","plainTextFormattedCitation":"[6]","previouslyFormattedCitation":"[6]"},"properties":{"noteIndex":0},"schema":"https://github.com/citation-style-language/schema/raw/master/csl-citation.json"}</w:instrText>
      </w:r>
      <w:r w:rsidR="004302F5">
        <w:rPr>
          <w:rFonts w:ascii="Times New Roman" w:eastAsia="Times New Roman" w:hAnsi="Times New Roman" w:cs="Times New Roman"/>
          <w:color w:val="000000" w:themeColor="text1"/>
          <w:sz w:val="24"/>
          <w:szCs w:val="24"/>
          <w:lang w:bidi="si-LK"/>
        </w:rPr>
        <w:fldChar w:fldCharType="separate"/>
      </w:r>
      <w:r w:rsidR="004302F5" w:rsidRPr="004302F5">
        <w:rPr>
          <w:rFonts w:ascii="Times New Roman" w:eastAsia="Times New Roman" w:hAnsi="Times New Roman" w:cs="Times New Roman"/>
          <w:noProof/>
          <w:color w:val="000000" w:themeColor="text1"/>
          <w:sz w:val="24"/>
          <w:szCs w:val="24"/>
          <w:lang w:bidi="si-LK"/>
        </w:rPr>
        <w:t>[6]</w:t>
      </w:r>
      <w:r w:rsidR="004302F5">
        <w:rPr>
          <w:rFonts w:ascii="Times New Roman" w:eastAsia="Times New Roman" w:hAnsi="Times New Roman" w:cs="Times New Roman"/>
          <w:color w:val="000000" w:themeColor="text1"/>
          <w:sz w:val="24"/>
          <w:szCs w:val="24"/>
          <w:lang w:bidi="si-LK"/>
        </w:rPr>
        <w:fldChar w:fldCharType="end"/>
      </w:r>
      <w:r w:rsidRPr="0058741D">
        <w:rPr>
          <w:rFonts w:ascii="Times New Roman" w:eastAsia="Times New Roman" w:hAnsi="Times New Roman" w:cs="Times New Roman"/>
          <w:color w:val="000000" w:themeColor="text1"/>
          <w:sz w:val="24"/>
          <w:szCs w:val="24"/>
          <w:lang w:bidi="si-LK"/>
        </w:rPr>
        <w:t>.</w:t>
      </w:r>
      <w:r w:rsidR="00F96051">
        <w:rPr>
          <w:rFonts w:ascii="Times New Roman" w:eastAsia="Times New Roman" w:hAnsi="Times New Roman" w:cs="Times New Roman"/>
          <w:color w:val="000000" w:themeColor="text1"/>
          <w:sz w:val="24"/>
          <w:szCs w:val="24"/>
          <w:lang w:bidi="si-LK"/>
        </w:rPr>
        <w:t xml:space="preserve"> </w:t>
      </w:r>
      <w:r w:rsidR="00C46B53">
        <w:rPr>
          <w:rFonts w:ascii="Times New Roman" w:eastAsia="Times New Roman" w:hAnsi="Times New Roman" w:cs="Times New Roman"/>
          <w:color w:val="000000" w:themeColor="text1"/>
          <w:sz w:val="24"/>
          <w:szCs w:val="24"/>
          <w:lang w:bidi="si-LK"/>
        </w:rPr>
        <w:t xml:space="preserve">Ownership of a vehicle </w:t>
      </w:r>
      <w:r w:rsidR="00D92E2C">
        <w:rPr>
          <w:rFonts w:ascii="Times New Roman" w:eastAsia="Times New Roman" w:hAnsi="Times New Roman" w:cs="Times New Roman"/>
          <w:color w:val="000000" w:themeColor="text1"/>
          <w:sz w:val="24"/>
          <w:szCs w:val="24"/>
          <w:lang w:bidi="si-LK"/>
        </w:rPr>
        <w:t xml:space="preserve">must not be </w:t>
      </w:r>
      <w:r w:rsidR="00BC20F6">
        <w:rPr>
          <w:rFonts w:ascii="Times New Roman" w:eastAsia="Times New Roman" w:hAnsi="Times New Roman" w:cs="Times New Roman"/>
          <w:color w:val="000000" w:themeColor="text1"/>
          <w:sz w:val="24"/>
          <w:szCs w:val="24"/>
          <w:lang w:bidi="si-LK"/>
        </w:rPr>
        <w:t xml:space="preserve">changed by </w:t>
      </w:r>
      <w:r w:rsidR="009B2483">
        <w:rPr>
          <w:rFonts w:ascii="Times New Roman" w:eastAsia="Times New Roman" w:hAnsi="Times New Roman" w:cs="Times New Roman"/>
          <w:color w:val="000000" w:themeColor="text1"/>
          <w:sz w:val="24"/>
          <w:szCs w:val="24"/>
          <w:lang w:bidi="si-LK"/>
        </w:rPr>
        <w:t xml:space="preserve">others </w:t>
      </w:r>
      <w:r w:rsidR="006657C0">
        <w:rPr>
          <w:rFonts w:ascii="Times New Roman" w:eastAsia="Times New Roman" w:hAnsi="Times New Roman" w:cs="Times New Roman"/>
          <w:color w:val="000000" w:themeColor="text1"/>
          <w:sz w:val="24"/>
          <w:szCs w:val="24"/>
          <w:lang w:bidi="si-LK"/>
        </w:rPr>
        <w:t>unnecessarily</w:t>
      </w:r>
      <w:r w:rsidR="005C3327">
        <w:rPr>
          <w:rFonts w:ascii="Times New Roman" w:eastAsia="Times New Roman" w:hAnsi="Times New Roman" w:cs="Times New Roman"/>
          <w:color w:val="000000" w:themeColor="text1"/>
          <w:sz w:val="24"/>
          <w:szCs w:val="24"/>
          <w:lang w:bidi="si-LK"/>
        </w:rPr>
        <w:t xml:space="preserve">. </w:t>
      </w:r>
      <w:r w:rsidR="00E23C88">
        <w:rPr>
          <w:rFonts w:ascii="Times New Roman" w:eastAsia="Times New Roman" w:hAnsi="Times New Roman" w:cs="Times New Roman"/>
          <w:color w:val="000000" w:themeColor="text1"/>
          <w:sz w:val="24"/>
          <w:szCs w:val="24"/>
          <w:lang w:bidi="si-LK"/>
        </w:rPr>
        <w:t xml:space="preserve">But </w:t>
      </w:r>
      <w:r w:rsidR="00822828">
        <w:rPr>
          <w:rFonts w:ascii="Times New Roman" w:eastAsia="Times New Roman" w:hAnsi="Times New Roman" w:cs="Times New Roman"/>
          <w:color w:val="000000" w:themeColor="text1"/>
          <w:sz w:val="24"/>
          <w:szCs w:val="24"/>
          <w:lang w:bidi="si-LK"/>
        </w:rPr>
        <w:t>when using</w:t>
      </w:r>
      <w:r w:rsidR="00BD414B">
        <w:rPr>
          <w:rFonts w:ascii="Times New Roman" w:eastAsia="Times New Roman" w:hAnsi="Times New Roman" w:cs="Times New Roman"/>
          <w:color w:val="000000" w:themeColor="text1"/>
          <w:sz w:val="24"/>
          <w:szCs w:val="24"/>
          <w:lang w:bidi="si-LK"/>
        </w:rPr>
        <w:t xml:space="preserve"> a centralized database </w:t>
      </w:r>
      <w:r w:rsidR="006B07C4">
        <w:rPr>
          <w:rFonts w:ascii="Times New Roman" w:eastAsia="Times New Roman" w:hAnsi="Times New Roman" w:cs="Times New Roman"/>
          <w:color w:val="000000" w:themeColor="text1"/>
          <w:sz w:val="24"/>
          <w:szCs w:val="24"/>
          <w:lang w:bidi="si-LK"/>
        </w:rPr>
        <w:t>unauthorized people</w:t>
      </w:r>
      <w:r w:rsidR="00BD414B">
        <w:rPr>
          <w:rFonts w:ascii="Times New Roman" w:eastAsia="Times New Roman" w:hAnsi="Times New Roman" w:cs="Times New Roman"/>
          <w:color w:val="000000" w:themeColor="text1"/>
          <w:sz w:val="24"/>
          <w:szCs w:val="24"/>
          <w:lang w:bidi="si-LK"/>
        </w:rPr>
        <w:t xml:space="preserve"> can change data</w:t>
      </w:r>
      <w:r w:rsidR="001944E1">
        <w:rPr>
          <w:rFonts w:ascii="Times New Roman" w:eastAsia="Times New Roman" w:hAnsi="Times New Roman" w:cs="Times New Roman"/>
          <w:color w:val="000000" w:themeColor="text1"/>
          <w:sz w:val="24"/>
          <w:szCs w:val="24"/>
          <w:lang w:bidi="si-LK"/>
        </w:rPr>
        <w:t xml:space="preserve"> and we </w:t>
      </w:r>
      <w:r w:rsidR="000777C0">
        <w:rPr>
          <w:rFonts w:ascii="Times New Roman" w:eastAsia="Times New Roman" w:hAnsi="Times New Roman" w:cs="Times New Roman"/>
          <w:color w:val="000000" w:themeColor="text1"/>
          <w:sz w:val="24"/>
          <w:szCs w:val="24"/>
          <w:lang w:bidi="si-LK"/>
        </w:rPr>
        <w:t>can’t</w:t>
      </w:r>
      <w:r w:rsidR="001944E1">
        <w:rPr>
          <w:rFonts w:ascii="Times New Roman" w:eastAsia="Times New Roman" w:hAnsi="Times New Roman" w:cs="Times New Roman"/>
          <w:color w:val="000000" w:themeColor="text1"/>
          <w:sz w:val="24"/>
          <w:szCs w:val="24"/>
          <w:lang w:bidi="si-LK"/>
        </w:rPr>
        <w:t xml:space="preserve"> track those change</w:t>
      </w:r>
      <w:r w:rsidR="00E45319">
        <w:rPr>
          <w:rFonts w:ascii="Times New Roman" w:eastAsia="Times New Roman" w:hAnsi="Times New Roman" w:cs="Times New Roman"/>
          <w:color w:val="000000" w:themeColor="text1"/>
          <w:sz w:val="24"/>
          <w:szCs w:val="24"/>
          <w:lang w:bidi="si-LK"/>
        </w:rPr>
        <w:t>s</w:t>
      </w:r>
      <w:r w:rsidR="00A95D50">
        <w:rPr>
          <w:rFonts w:ascii="Times New Roman" w:eastAsia="Times New Roman" w:hAnsi="Times New Roman" w:cs="Times New Roman"/>
          <w:color w:val="000000" w:themeColor="text1"/>
          <w:sz w:val="24"/>
          <w:szCs w:val="24"/>
          <w:lang w:bidi="si-LK"/>
        </w:rPr>
        <w:t>.</w:t>
      </w:r>
      <w:r w:rsidR="00E02792">
        <w:rPr>
          <w:rFonts w:ascii="Times New Roman" w:eastAsia="Times New Roman" w:hAnsi="Times New Roman" w:cs="Times New Roman"/>
          <w:color w:val="000000" w:themeColor="text1"/>
          <w:sz w:val="24"/>
          <w:szCs w:val="24"/>
          <w:lang w:bidi="si-LK"/>
        </w:rPr>
        <w:t xml:space="preserve"> </w:t>
      </w:r>
      <w:r w:rsidR="001436C9">
        <w:rPr>
          <w:rFonts w:ascii="Times New Roman" w:eastAsia="Times New Roman" w:hAnsi="Times New Roman" w:cs="Times New Roman"/>
          <w:color w:val="000000" w:themeColor="text1"/>
          <w:sz w:val="24"/>
          <w:szCs w:val="24"/>
          <w:lang w:bidi="si-LK"/>
        </w:rPr>
        <w:t>Therefore,</w:t>
      </w:r>
      <w:r w:rsidR="00D9024A">
        <w:rPr>
          <w:rFonts w:ascii="Times New Roman" w:eastAsia="Times New Roman" w:hAnsi="Times New Roman" w:cs="Times New Roman"/>
          <w:color w:val="000000" w:themeColor="text1"/>
          <w:sz w:val="24"/>
          <w:szCs w:val="24"/>
          <w:lang w:bidi="si-LK"/>
        </w:rPr>
        <w:t xml:space="preserve"> this is a huge security </w:t>
      </w:r>
      <w:r w:rsidR="00895A87">
        <w:rPr>
          <w:rFonts w:ascii="Times New Roman" w:eastAsia="Times New Roman" w:hAnsi="Times New Roman" w:cs="Times New Roman"/>
          <w:color w:val="000000" w:themeColor="text1"/>
          <w:sz w:val="24"/>
          <w:szCs w:val="24"/>
          <w:lang w:bidi="si-LK"/>
        </w:rPr>
        <w:t>burden</w:t>
      </w:r>
      <w:r w:rsidR="00946A09">
        <w:rPr>
          <w:rFonts w:ascii="Times New Roman" w:eastAsia="Times New Roman" w:hAnsi="Times New Roman" w:cs="Times New Roman"/>
          <w:color w:val="000000" w:themeColor="text1"/>
          <w:sz w:val="24"/>
          <w:szCs w:val="24"/>
          <w:lang w:bidi="si-LK"/>
        </w:rPr>
        <w:t xml:space="preserve"> for this kind of high security needed system</w:t>
      </w:r>
      <w:r w:rsidR="00895A87">
        <w:rPr>
          <w:rFonts w:ascii="Times New Roman" w:eastAsia="Times New Roman" w:hAnsi="Times New Roman" w:cs="Times New Roman"/>
          <w:color w:val="000000" w:themeColor="text1"/>
          <w:sz w:val="24"/>
          <w:szCs w:val="24"/>
          <w:lang w:bidi="si-LK"/>
        </w:rPr>
        <w:t xml:space="preserve">. </w:t>
      </w:r>
      <w:r w:rsidR="00E02792">
        <w:rPr>
          <w:rFonts w:ascii="Times New Roman" w:eastAsia="Times New Roman" w:hAnsi="Times New Roman" w:cs="Times New Roman"/>
          <w:color w:val="000000" w:themeColor="text1"/>
          <w:sz w:val="24"/>
          <w:szCs w:val="24"/>
          <w:lang w:bidi="si-LK"/>
        </w:rPr>
        <w:t xml:space="preserve">This is our major problem. </w:t>
      </w:r>
      <w:r w:rsidR="00A95D50">
        <w:rPr>
          <w:rFonts w:ascii="Times New Roman" w:eastAsia="Times New Roman" w:hAnsi="Times New Roman" w:cs="Times New Roman"/>
          <w:color w:val="000000" w:themeColor="text1"/>
          <w:sz w:val="24"/>
          <w:szCs w:val="24"/>
          <w:lang w:bidi="si-LK"/>
        </w:rPr>
        <w:t xml:space="preserve"> </w:t>
      </w:r>
    </w:p>
    <w:p w14:paraId="0AD02121" w14:textId="4C787AE6" w:rsidR="003F1BA0" w:rsidRPr="005736C7" w:rsidRDefault="254EDACD" w:rsidP="005736C7">
      <w:pPr>
        <w:pStyle w:val="Heading1"/>
        <w:numPr>
          <w:ilvl w:val="0"/>
          <w:numId w:val="7"/>
        </w:numPr>
      </w:pPr>
      <w:bookmarkStart w:id="3" w:name="_Toc115040263"/>
      <w:r w:rsidRPr="006E0EE3">
        <w:t>Aim &amp; Objectives</w:t>
      </w:r>
      <w:bookmarkEnd w:id="3"/>
      <w:r w:rsidRPr="006E0EE3">
        <w:t xml:space="preserve"> </w:t>
      </w:r>
    </w:p>
    <w:p w14:paraId="0263FDBB" w14:textId="77777777" w:rsidR="005736C7" w:rsidRDefault="005736C7" w:rsidP="005736C7">
      <w:pPr>
        <w:spacing w:after="0" w:line="360" w:lineRule="auto"/>
        <w:rPr>
          <w:rFonts w:ascii="Times New Roman" w:eastAsia="Times New Roman" w:hAnsi="Times New Roman" w:cs="Times New Roman"/>
          <w:sz w:val="24"/>
          <w:szCs w:val="24"/>
        </w:rPr>
      </w:pPr>
    </w:p>
    <w:p w14:paraId="4202F743" w14:textId="450F98C1" w:rsidR="005736C7" w:rsidRDefault="005A2864" w:rsidP="005736C7">
      <w:p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Aim</w:t>
      </w:r>
      <w:r>
        <w:rPr>
          <w:rFonts w:ascii="Times New Roman" w:eastAsia="Times New Roman" w:hAnsi="Times New Roman" w:cs="Times New Roman"/>
          <w:sz w:val="24"/>
          <w:szCs w:val="24"/>
        </w:rPr>
        <w:t>:</w:t>
      </w:r>
      <w:r w:rsidR="00CD0CC2" w:rsidRPr="2C367C9C">
        <w:rPr>
          <w:rFonts w:ascii="Times New Roman" w:eastAsia="Times New Roman" w:hAnsi="Times New Roman" w:cs="Times New Roman"/>
          <w:sz w:val="24"/>
          <w:szCs w:val="24"/>
        </w:rPr>
        <w:t xml:space="preserve"> </w:t>
      </w:r>
      <w:r w:rsidR="00840B77" w:rsidRPr="2C367C9C">
        <w:rPr>
          <w:rFonts w:ascii="Times New Roman" w:eastAsia="Times New Roman" w:hAnsi="Times New Roman" w:cs="Times New Roman"/>
          <w:sz w:val="24"/>
          <w:szCs w:val="24"/>
        </w:rPr>
        <w:t xml:space="preserve">The </w:t>
      </w:r>
      <w:r w:rsidR="00626EAF" w:rsidRPr="2C367C9C">
        <w:rPr>
          <w:rFonts w:ascii="Times New Roman" w:eastAsia="Times New Roman" w:hAnsi="Times New Roman" w:cs="Times New Roman"/>
          <w:sz w:val="24"/>
          <w:szCs w:val="24"/>
        </w:rPr>
        <w:t xml:space="preserve">aim of </w:t>
      </w:r>
      <w:r w:rsidR="00C976C1" w:rsidRPr="2C367C9C">
        <w:rPr>
          <w:rFonts w:ascii="Times New Roman" w:eastAsia="Times New Roman" w:hAnsi="Times New Roman" w:cs="Times New Roman"/>
          <w:sz w:val="24"/>
          <w:szCs w:val="24"/>
        </w:rPr>
        <w:t>our</w:t>
      </w:r>
      <w:r w:rsidR="00CB20E9" w:rsidRPr="2C367C9C">
        <w:rPr>
          <w:rFonts w:ascii="Times New Roman" w:eastAsia="Times New Roman" w:hAnsi="Times New Roman" w:cs="Times New Roman"/>
          <w:sz w:val="24"/>
          <w:szCs w:val="24"/>
        </w:rPr>
        <w:t xml:space="preserve"> </w:t>
      </w:r>
      <w:r w:rsidR="004241D9" w:rsidRPr="2C367C9C">
        <w:rPr>
          <w:rFonts w:ascii="Times New Roman" w:eastAsia="Times New Roman" w:hAnsi="Times New Roman" w:cs="Times New Roman"/>
          <w:sz w:val="24"/>
          <w:szCs w:val="24"/>
        </w:rPr>
        <w:t xml:space="preserve">project </w:t>
      </w:r>
      <w:r w:rsidR="00F943AE" w:rsidRPr="2C367C9C">
        <w:rPr>
          <w:rFonts w:ascii="Times New Roman" w:eastAsia="Times New Roman" w:hAnsi="Times New Roman" w:cs="Times New Roman"/>
          <w:sz w:val="24"/>
          <w:szCs w:val="24"/>
        </w:rPr>
        <w:t xml:space="preserve">is to develop </w:t>
      </w:r>
      <w:r w:rsidR="00697B61" w:rsidRPr="2C367C9C">
        <w:rPr>
          <w:rFonts w:ascii="Times New Roman" w:eastAsia="Times New Roman" w:hAnsi="Times New Roman" w:cs="Times New Roman"/>
          <w:sz w:val="24"/>
          <w:szCs w:val="24"/>
        </w:rPr>
        <w:t xml:space="preserve">a </w:t>
      </w:r>
      <w:r w:rsidR="00891884" w:rsidRPr="2C367C9C">
        <w:rPr>
          <w:rFonts w:ascii="Times New Roman" w:eastAsia="Times New Roman" w:hAnsi="Times New Roman" w:cs="Times New Roman"/>
          <w:sz w:val="24"/>
          <w:szCs w:val="24"/>
        </w:rPr>
        <w:t xml:space="preserve">system </w:t>
      </w:r>
      <w:r w:rsidR="00411FA3" w:rsidRPr="2C367C9C">
        <w:rPr>
          <w:rFonts w:ascii="Times New Roman" w:eastAsia="Times New Roman" w:hAnsi="Times New Roman" w:cs="Times New Roman"/>
          <w:sz w:val="24"/>
          <w:szCs w:val="24"/>
        </w:rPr>
        <w:t xml:space="preserve">for </w:t>
      </w:r>
      <w:r w:rsidR="00814DE6">
        <w:rPr>
          <w:rFonts w:ascii="Times New Roman" w:eastAsia="Times New Roman" w:hAnsi="Times New Roman" w:cs="Times New Roman"/>
          <w:sz w:val="24"/>
          <w:szCs w:val="24"/>
        </w:rPr>
        <w:t xml:space="preserve">registering and </w:t>
      </w:r>
      <w:r w:rsidR="00331615" w:rsidRPr="2C367C9C">
        <w:rPr>
          <w:rFonts w:ascii="Times New Roman" w:eastAsia="Times New Roman" w:hAnsi="Times New Roman" w:cs="Times New Roman"/>
          <w:sz w:val="24"/>
          <w:szCs w:val="24"/>
        </w:rPr>
        <w:t>transferring vehicle ownership</w:t>
      </w:r>
      <w:r w:rsidR="00C70EBD" w:rsidRPr="2C367C9C">
        <w:rPr>
          <w:rFonts w:ascii="Times New Roman" w:eastAsia="Times New Roman" w:hAnsi="Times New Roman" w:cs="Times New Roman"/>
          <w:sz w:val="24"/>
          <w:szCs w:val="24"/>
        </w:rPr>
        <w:t xml:space="preserve"> </w:t>
      </w:r>
      <w:r w:rsidR="005D225A" w:rsidRPr="2C367C9C">
        <w:rPr>
          <w:rFonts w:ascii="Times New Roman" w:eastAsia="Times New Roman" w:hAnsi="Times New Roman" w:cs="Times New Roman"/>
          <w:sz w:val="24"/>
          <w:szCs w:val="24"/>
        </w:rPr>
        <w:t>from one person to another</w:t>
      </w:r>
      <w:r w:rsidR="00EF5F87" w:rsidRPr="2C367C9C">
        <w:rPr>
          <w:rFonts w:ascii="Times New Roman" w:eastAsia="Times New Roman" w:hAnsi="Times New Roman" w:cs="Times New Roman"/>
          <w:sz w:val="24"/>
          <w:szCs w:val="24"/>
        </w:rPr>
        <w:t xml:space="preserve"> </w:t>
      </w:r>
      <w:r w:rsidR="00C8740B" w:rsidRPr="2C367C9C">
        <w:rPr>
          <w:rFonts w:ascii="Times New Roman" w:eastAsia="Times New Roman" w:hAnsi="Times New Roman" w:cs="Times New Roman"/>
          <w:sz w:val="24"/>
          <w:szCs w:val="24"/>
        </w:rPr>
        <w:t xml:space="preserve">in a secure manner </w:t>
      </w:r>
      <w:r w:rsidR="00EF5F87" w:rsidRPr="2C367C9C">
        <w:rPr>
          <w:rFonts w:ascii="Times New Roman" w:eastAsia="Times New Roman" w:hAnsi="Times New Roman" w:cs="Times New Roman"/>
          <w:sz w:val="24"/>
          <w:szCs w:val="24"/>
        </w:rPr>
        <w:t xml:space="preserve">with the use of </w:t>
      </w:r>
      <w:r w:rsidR="005B0ED9" w:rsidRPr="2C367C9C">
        <w:rPr>
          <w:rFonts w:ascii="Times New Roman" w:eastAsia="Times New Roman" w:hAnsi="Times New Roman" w:cs="Times New Roman"/>
          <w:sz w:val="24"/>
          <w:szCs w:val="24"/>
        </w:rPr>
        <w:t>B</w:t>
      </w:r>
      <w:r w:rsidR="00F963B9" w:rsidRPr="2C367C9C">
        <w:rPr>
          <w:rFonts w:ascii="Times New Roman" w:eastAsia="Times New Roman" w:hAnsi="Times New Roman" w:cs="Times New Roman"/>
          <w:sz w:val="24"/>
          <w:szCs w:val="24"/>
        </w:rPr>
        <w:t xml:space="preserve">lockchain </w:t>
      </w:r>
      <w:r w:rsidR="005B0ED9" w:rsidRPr="2C367C9C">
        <w:rPr>
          <w:rFonts w:ascii="Times New Roman" w:eastAsia="Times New Roman" w:hAnsi="Times New Roman" w:cs="Times New Roman"/>
          <w:sz w:val="24"/>
          <w:szCs w:val="24"/>
        </w:rPr>
        <w:t>Technology.</w:t>
      </w:r>
    </w:p>
    <w:p w14:paraId="0C41A8D3" w14:textId="03729557" w:rsidR="001A3AA0" w:rsidRDefault="005A2864" w:rsidP="005736C7">
      <w:pPr>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Objectives</w:t>
      </w:r>
      <w:r>
        <w:rPr>
          <w:rFonts w:ascii="Times New Roman" w:eastAsia="Times New Roman" w:hAnsi="Times New Roman" w:cs="Times New Roman"/>
          <w:sz w:val="24"/>
          <w:szCs w:val="24"/>
        </w:rPr>
        <w:t>:</w:t>
      </w:r>
      <w:r w:rsidR="00F22A23" w:rsidRPr="2C367C9C">
        <w:rPr>
          <w:rFonts w:ascii="Times New Roman" w:eastAsia="Times New Roman" w:hAnsi="Times New Roman" w:cs="Times New Roman"/>
          <w:sz w:val="24"/>
          <w:szCs w:val="24"/>
        </w:rPr>
        <w:t xml:space="preserve"> </w:t>
      </w:r>
    </w:p>
    <w:p w14:paraId="24E5E527" w14:textId="67A5D413" w:rsidR="005B0ED9" w:rsidRPr="009C6C52" w:rsidRDefault="00A639F8" w:rsidP="005736C7">
      <w:pPr>
        <w:pStyle w:val="ListParagraph"/>
        <w:numPr>
          <w:ilvl w:val="0"/>
          <w:numId w:val="1"/>
        </w:num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Study the</w:t>
      </w:r>
      <w:r w:rsidR="001F1A74" w:rsidRPr="2C367C9C">
        <w:rPr>
          <w:rFonts w:ascii="Times New Roman" w:eastAsia="Times New Roman" w:hAnsi="Times New Roman" w:cs="Times New Roman"/>
          <w:sz w:val="24"/>
          <w:szCs w:val="24"/>
        </w:rPr>
        <w:t xml:space="preserve"> problem </w:t>
      </w:r>
      <w:r w:rsidRPr="2C367C9C">
        <w:rPr>
          <w:rFonts w:ascii="Times New Roman" w:eastAsia="Times New Roman" w:hAnsi="Times New Roman" w:cs="Times New Roman"/>
          <w:sz w:val="24"/>
          <w:szCs w:val="24"/>
        </w:rPr>
        <w:t xml:space="preserve">of </w:t>
      </w:r>
      <w:r w:rsidR="00D0655C">
        <w:rPr>
          <w:rFonts w:ascii="Times New Roman" w:eastAsia="Times New Roman" w:hAnsi="Times New Roman" w:cs="Times New Roman"/>
          <w:sz w:val="24"/>
          <w:szCs w:val="24"/>
        </w:rPr>
        <w:t xml:space="preserve">registering and </w:t>
      </w:r>
      <w:r w:rsidRPr="2C367C9C">
        <w:rPr>
          <w:rFonts w:ascii="Times New Roman" w:eastAsia="Times New Roman" w:hAnsi="Times New Roman" w:cs="Times New Roman"/>
          <w:sz w:val="24"/>
          <w:szCs w:val="24"/>
        </w:rPr>
        <w:t>transferring</w:t>
      </w:r>
      <w:r w:rsidR="00C85504" w:rsidRPr="2C367C9C">
        <w:rPr>
          <w:rFonts w:ascii="Times New Roman" w:eastAsia="Times New Roman" w:hAnsi="Times New Roman" w:cs="Times New Roman"/>
          <w:sz w:val="24"/>
          <w:szCs w:val="24"/>
        </w:rPr>
        <w:t xml:space="preserve"> </w:t>
      </w:r>
      <w:r w:rsidR="00A6114C" w:rsidRPr="2C367C9C">
        <w:rPr>
          <w:rFonts w:ascii="Times New Roman" w:eastAsia="Times New Roman" w:hAnsi="Times New Roman" w:cs="Times New Roman"/>
          <w:sz w:val="24"/>
          <w:szCs w:val="24"/>
        </w:rPr>
        <w:t xml:space="preserve">vehicle </w:t>
      </w:r>
      <w:r w:rsidR="009271A2" w:rsidRPr="2C367C9C">
        <w:rPr>
          <w:rFonts w:ascii="Times New Roman" w:eastAsia="Times New Roman" w:hAnsi="Times New Roman" w:cs="Times New Roman"/>
          <w:sz w:val="24"/>
          <w:szCs w:val="24"/>
        </w:rPr>
        <w:t xml:space="preserve">ownership </w:t>
      </w:r>
      <w:r w:rsidR="003D5DB0" w:rsidRPr="2C367C9C">
        <w:rPr>
          <w:rFonts w:ascii="Times New Roman" w:eastAsia="Times New Roman" w:hAnsi="Times New Roman" w:cs="Times New Roman"/>
          <w:sz w:val="24"/>
          <w:szCs w:val="24"/>
        </w:rPr>
        <w:t>from one person to another</w:t>
      </w:r>
      <w:r w:rsidR="004A25E0">
        <w:rPr>
          <w:rFonts w:ascii="Times New Roman" w:eastAsia="Times New Roman" w:hAnsi="Times New Roman" w:cs="Times New Roman"/>
          <w:sz w:val="24"/>
          <w:szCs w:val="24"/>
        </w:rPr>
        <w:t xml:space="preserve"> </w:t>
      </w:r>
      <w:r w:rsidR="005459F3">
        <w:rPr>
          <w:rFonts w:ascii="Times New Roman" w:eastAsia="Times New Roman" w:hAnsi="Times New Roman" w:cs="Times New Roman"/>
          <w:sz w:val="24"/>
          <w:szCs w:val="24"/>
        </w:rPr>
        <w:t xml:space="preserve">through the </w:t>
      </w:r>
      <w:r w:rsidR="0066786A">
        <w:rPr>
          <w:rFonts w:ascii="Times New Roman" w:eastAsia="Times New Roman" w:hAnsi="Times New Roman" w:cs="Times New Roman"/>
          <w:sz w:val="24"/>
          <w:szCs w:val="24"/>
        </w:rPr>
        <w:t>documentation</w:t>
      </w:r>
      <w:r w:rsidR="003D5DB0" w:rsidRPr="2C367C9C">
        <w:rPr>
          <w:rFonts w:ascii="Times New Roman" w:eastAsia="Times New Roman" w:hAnsi="Times New Roman" w:cs="Times New Roman"/>
          <w:sz w:val="24"/>
          <w:szCs w:val="24"/>
        </w:rPr>
        <w:t>.</w:t>
      </w:r>
    </w:p>
    <w:p w14:paraId="6EAD2F63" w14:textId="33366155" w:rsidR="332D11CF" w:rsidRDefault="332D11CF" w:rsidP="005736C7">
      <w:pPr>
        <w:pStyle w:val="ListParagraph"/>
        <w:numPr>
          <w:ilvl w:val="0"/>
          <w:numId w:val="1"/>
        </w:numPr>
        <w:spacing w:line="360" w:lineRule="auto"/>
        <w:rPr>
          <w:rFonts w:eastAsiaTheme="minorEastAsia"/>
          <w:sz w:val="24"/>
          <w:szCs w:val="24"/>
        </w:rPr>
      </w:pPr>
      <w:r w:rsidRPr="0397B091">
        <w:rPr>
          <w:rFonts w:ascii="Times New Roman" w:eastAsia="Times New Roman" w:hAnsi="Times New Roman" w:cs="Times New Roman"/>
          <w:sz w:val="24"/>
          <w:szCs w:val="24"/>
        </w:rPr>
        <w:t>Facilitate digitizing the system of registering and transferring vehicle ownership from one person to another.</w:t>
      </w:r>
    </w:p>
    <w:p w14:paraId="5B6BE136" w14:textId="63A2146A" w:rsidR="332D11CF" w:rsidRDefault="6F304AAA" w:rsidP="005736C7">
      <w:pPr>
        <w:pStyle w:val="ListParagraph"/>
        <w:numPr>
          <w:ilvl w:val="0"/>
          <w:numId w:val="1"/>
        </w:numPr>
        <w:spacing w:line="360" w:lineRule="auto"/>
        <w:rPr>
          <w:rFonts w:eastAsiaTheme="minorEastAsia"/>
          <w:sz w:val="24"/>
          <w:szCs w:val="24"/>
        </w:rPr>
      </w:pPr>
      <w:r w:rsidRPr="2F1A63E7">
        <w:rPr>
          <w:rFonts w:ascii="Times New Roman" w:eastAsia="Times New Roman" w:hAnsi="Times New Roman" w:cs="Times New Roman"/>
          <w:sz w:val="24"/>
          <w:szCs w:val="24"/>
        </w:rPr>
        <w:t xml:space="preserve">Create the ability to generate a digital id for verifying </w:t>
      </w:r>
      <w:r w:rsidR="1D2E2FB6" w:rsidRPr="2F1A63E7">
        <w:rPr>
          <w:rFonts w:ascii="Times New Roman" w:eastAsia="Times New Roman" w:hAnsi="Times New Roman" w:cs="Times New Roman"/>
          <w:sz w:val="24"/>
          <w:szCs w:val="24"/>
        </w:rPr>
        <w:t>person</w:t>
      </w:r>
      <w:r w:rsidR="00631FC3">
        <w:rPr>
          <w:rFonts w:ascii="Times New Roman" w:eastAsia="Times New Roman" w:hAnsi="Times New Roman" w:cs="Times New Roman"/>
          <w:sz w:val="24"/>
          <w:szCs w:val="24"/>
        </w:rPr>
        <w:t xml:space="preserve"> and vehicle</w:t>
      </w:r>
      <w:r w:rsidRPr="2F1A63E7">
        <w:rPr>
          <w:rFonts w:ascii="Times New Roman" w:eastAsia="Times New Roman" w:hAnsi="Times New Roman" w:cs="Times New Roman"/>
          <w:sz w:val="24"/>
          <w:szCs w:val="24"/>
        </w:rPr>
        <w:t xml:space="preserve"> identity.</w:t>
      </w:r>
    </w:p>
    <w:p w14:paraId="47161565" w14:textId="73546819" w:rsidR="003213A0" w:rsidRPr="009C6C52" w:rsidRDefault="00884839" w:rsidP="005736C7">
      <w:pPr>
        <w:pStyle w:val="ListParagraph"/>
        <w:numPr>
          <w:ilvl w:val="0"/>
          <w:numId w:val="1"/>
        </w:num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Design the approp</w:t>
      </w:r>
      <w:r w:rsidR="00DE464E" w:rsidRPr="2C367C9C">
        <w:rPr>
          <w:rFonts w:ascii="Times New Roman" w:eastAsia="Times New Roman" w:hAnsi="Times New Roman" w:cs="Times New Roman"/>
          <w:sz w:val="24"/>
          <w:szCs w:val="24"/>
        </w:rPr>
        <w:t>r</w:t>
      </w:r>
      <w:r w:rsidRPr="2C367C9C">
        <w:rPr>
          <w:rFonts w:ascii="Times New Roman" w:eastAsia="Times New Roman" w:hAnsi="Times New Roman" w:cs="Times New Roman"/>
          <w:sz w:val="24"/>
          <w:szCs w:val="24"/>
        </w:rPr>
        <w:t>iate</w:t>
      </w:r>
      <w:r w:rsidR="00F23652" w:rsidRPr="2C367C9C">
        <w:rPr>
          <w:rFonts w:ascii="Times New Roman" w:eastAsia="Times New Roman" w:hAnsi="Times New Roman" w:cs="Times New Roman"/>
          <w:sz w:val="24"/>
          <w:szCs w:val="24"/>
        </w:rPr>
        <w:t xml:space="preserve"> system</w:t>
      </w:r>
      <w:r w:rsidR="00DF60F2" w:rsidRPr="2C367C9C">
        <w:rPr>
          <w:rFonts w:ascii="Times New Roman" w:eastAsia="Times New Roman" w:hAnsi="Times New Roman" w:cs="Times New Roman"/>
          <w:sz w:val="24"/>
          <w:szCs w:val="24"/>
        </w:rPr>
        <w:t xml:space="preserve"> </w:t>
      </w:r>
      <w:r w:rsidR="00812ABF" w:rsidRPr="2C367C9C">
        <w:rPr>
          <w:rFonts w:ascii="Times New Roman" w:eastAsia="Times New Roman" w:hAnsi="Times New Roman" w:cs="Times New Roman"/>
          <w:sz w:val="24"/>
          <w:szCs w:val="24"/>
        </w:rPr>
        <w:t>including</w:t>
      </w:r>
      <w:r w:rsidR="00E562FB" w:rsidRPr="2C367C9C">
        <w:rPr>
          <w:rFonts w:ascii="Times New Roman" w:eastAsia="Times New Roman" w:hAnsi="Times New Roman" w:cs="Times New Roman"/>
          <w:sz w:val="24"/>
          <w:szCs w:val="24"/>
        </w:rPr>
        <w:t xml:space="preserve"> all user requirements</w:t>
      </w:r>
      <w:r w:rsidR="00A639F8" w:rsidRPr="2C367C9C">
        <w:rPr>
          <w:rFonts w:ascii="Times New Roman" w:eastAsia="Times New Roman" w:hAnsi="Times New Roman" w:cs="Times New Roman"/>
          <w:sz w:val="24"/>
          <w:szCs w:val="24"/>
        </w:rPr>
        <w:t>.</w:t>
      </w:r>
    </w:p>
    <w:p w14:paraId="6B277ADB" w14:textId="4F860A4E" w:rsidR="003F5107" w:rsidRPr="009C6C52" w:rsidRDefault="00A639F8" w:rsidP="005736C7">
      <w:pPr>
        <w:pStyle w:val="ListParagraph"/>
        <w:numPr>
          <w:ilvl w:val="0"/>
          <w:numId w:val="1"/>
        </w:num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Develop the system for solving the problem.</w:t>
      </w:r>
    </w:p>
    <w:p w14:paraId="6F2D15B0" w14:textId="75FFA598" w:rsidR="009D0763" w:rsidRDefault="00F211AB" w:rsidP="005736C7">
      <w:pPr>
        <w:pStyle w:val="ListParagraph"/>
        <w:numPr>
          <w:ilvl w:val="0"/>
          <w:numId w:val="1"/>
        </w:num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 xml:space="preserve">Evaluation of the </w:t>
      </w:r>
      <w:r w:rsidR="009C2BF7" w:rsidRPr="2C367C9C">
        <w:rPr>
          <w:rFonts w:ascii="Times New Roman" w:eastAsia="Times New Roman" w:hAnsi="Times New Roman" w:cs="Times New Roman"/>
          <w:sz w:val="24"/>
          <w:szCs w:val="24"/>
        </w:rPr>
        <w:t>prop</w:t>
      </w:r>
      <w:r w:rsidR="004D53B9" w:rsidRPr="2C367C9C">
        <w:rPr>
          <w:rFonts w:ascii="Times New Roman" w:eastAsia="Times New Roman" w:hAnsi="Times New Roman" w:cs="Times New Roman"/>
          <w:sz w:val="24"/>
          <w:szCs w:val="24"/>
        </w:rPr>
        <w:t>osed solution</w:t>
      </w:r>
      <w:r w:rsidR="009C6C52" w:rsidRPr="2C367C9C">
        <w:rPr>
          <w:rFonts w:ascii="Times New Roman" w:eastAsia="Times New Roman" w:hAnsi="Times New Roman" w:cs="Times New Roman"/>
          <w:sz w:val="24"/>
          <w:szCs w:val="24"/>
        </w:rPr>
        <w:t>.</w:t>
      </w:r>
    </w:p>
    <w:p w14:paraId="07687AE1" w14:textId="0080AEB8" w:rsidR="209D371C" w:rsidRPr="005736C7" w:rsidRDefault="00613AF9" w:rsidP="005736C7">
      <w:pPr>
        <w:pStyle w:val="ListParagraph"/>
        <w:numPr>
          <w:ilvl w:val="0"/>
          <w:numId w:val="1"/>
        </w:numPr>
        <w:spacing w:line="360" w:lineRule="auto"/>
        <w:rPr>
          <w:rFonts w:ascii="Times New Roman" w:eastAsia="Times New Roman" w:hAnsi="Times New Roman" w:cs="Times New Roman"/>
          <w:sz w:val="24"/>
          <w:szCs w:val="24"/>
        </w:rPr>
      </w:pPr>
      <w:r w:rsidRPr="2C367C9C">
        <w:rPr>
          <w:rFonts w:ascii="Times New Roman" w:eastAsia="Times New Roman" w:hAnsi="Times New Roman" w:cs="Times New Roman"/>
          <w:sz w:val="24"/>
          <w:szCs w:val="24"/>
        </w:rPr>
        <w:t>Preparation of final documentation</w:t>
      </w:r>
    </w:p>
    <w:p w14:paraId="28F3BA9B" w14:textId="77777777" w:rsidR="005736C7" w:rsidRPr="005736C7" w:rsidRDefault="005736C7" w:rsidP="005736C7">
      <w:pPr>
        <w:spacing w:line="360" w:lineRule="auto"/>
        <w:rPr>
          <w:rFonts w:ascii="Times New Roman" w:eastAsia="Times New Roman" w:hAnsi="Times New Roman" w:cs="Times New Roman"/>
          <w:sz w:val="24"/>
          <w:szCs w:val="24"/>
        </w:rPr>
      </w:pPr>
    </w:p>
    <w:p w14:paraId="51B520BA" w14:textId="0F13671C" w:rsidR="0DAEC7D5" w:rsidRDefault="0DAEC7D5" w:rsidP="006E0EE3">
      <w:pPr>
        <w:pStyle w:val="Heading1"/>
        <w:numPr>
          <w:ilvl w:val="0"/>
          <w:numId w:val="7"/>
        </w:numPr>
      </w:pPr>
      <w:bookmarkStart w:id="4" w:name="_Toc115040264"/>
      <w:r w:rsidRPr="006E0EE3">
        <w:t>Blockchain Based Vehicle Registration and Ownership Management System</w:t>
      </w:r>
      <w:bookmarkEnd w:id="4"/>
    </w:p>
    <w:p w14:paraId="31FE2C49" w14:textId="77777777" w:rsidR="00291934" w:rsidRDefault="00291934" w:rsidP="005736C7">
      <w:pPr>
        <w:pStyle w:val="ListParagraph"/>
        <w:spacing w:after="0" w:line="360" w:lineRule="auto"/>
        <w:ind w:left="0"/>
        <w:jc w:val="both"/>
        <w:rPr>
          <w:rFonts w:ascii="Times New Roman" w:eastAsia="Times New Roman" w:hAnsi="Times New Roman" w:cs="Times New Roman"/>
          <w:sz w:val="24"/>
          <w:szCs w:val="24"/>
        </w:rPr>
      </w:pPr>
    </w:p>
    <w:p w14:paraId="6FFEDB89" w14:textId="6AC820CF" w:rsidR="001D2C49" w:rsidRPr="00B001CA" w:rsidRDefault="00645EC0" w:rsidP="005736C7">
      <w:pPr>
        <w:pStyle w:val="ListParagraph"/>
        <w:spacing w:line="360" w:lineRule="auto"/>
        <w:ind w:left="0"/>
        <w:jc w:val="both"/>
        <w:rPr>
          <w:rFonts w:eastAsiaTheme="minorEastAsia"/>
          <w:sz w:val="24"/>
          <w:szCs w:val="24"/>
          <w:lang w:bidi="si-LK"/>
        </w:rPr>
      </w:pPr>
      <w:r w:rsidRPr="00576C02">
        <w:rPr>
          <w:rFonts w:ascii="Times New Roman" w:eastAsia="Times New Roman" w:hAnsi="Times New Roman" w:cs="Times New Roman"/>
          <w:sz w:val="24"/>
          <w:szCs w:val="24"/>
        </w:rPr>
        <w:t xml:space="preserve">As the solution for </w:t>
      </w:r>
      <w:r w:rsidR="007E4976" w:rsidRPr="00576C02">
        <w:rPr>
          <w:rFonts w:ascii="Times New Roman" w:eastAsia="Times New Roman" w:hAnsi="Times New Roman" w:cs="Times New Roman"/>
          <w:sz w:val="24"/>
          <w:szCs w:val="24"/>
        </w:rPr>
        <w:t xml:space="preserve">the identified </w:t>
      </w:r>
      <w:r w:rsidR="00511EA8" w:rsidRPr="00576C02">
        <w:rPr>
          <w:rFonts w:ascii="Times New Roman" w:eastAsia="Times New Roman" w:hAnsi="Times New Roman" w:cs="Times New Roman"/>
          <w:sz w:val="24"/>
          <w:szCs w:val="24"/>
        </w:rPr>
        <w:t>problem</w:t>
      </w:r>
      <w:r w:rsidR="00DA2F5E" w:rsidRPr="00576C02">
        <w:rPr>
          <w:rFonts w:ascii="Times New Roman" w:eastAsia="Times New Roman" w:hAnsi="Times New Roman" w:cs="Times New Roman"/>
          <w:sz w:val="24"/>
          <w:szCs w:val="24"/>
        </w:rPr>
        <w:t>, we decided to i</w:t>
      </w:r>
      <w:r w:rsidR="00887AF2" w:rsidRPr="00576C02">
        <w:rPr>
          <w:rFonts w:ascii="Times New Roman" w:eastAsia="Times New Roman" w:hAnsi="Times New Roman" w:cs="Times New Roman"/>
          <w:sz w:val="24"/>
          <w:szCs w:val="24"/>
        </w:rPr>
        <w:t>mp</w:t>
      </w:r>
      <w:r w:rsidR="00DF64F2" w:rsidRPr="00576C02">
        <w:rPr>
          <w:rFonts w:ascii="Times New Roman" w:eastAsia="Times New Roman" w:hAnsi="Times New Roman" w:cs="Times New Roman"/>
          <w:sz w:val="24"/>
          <w:szCs w:val="24"/>
        </w:rPr>
        <w:t xml:space="preserve">lement </w:t>
      </w:r>
      <w:r w:rsidR="007275AE" w:rsidRPr="00576C02">
        <w:rPr>
          <w:rFonts w:ascii="Times New Roman" w:eastAsia="Times New Roman" w:hAnsi="Times New Roman" w:cs="Times New Roman"/>
          <w:sz w:val="24"/>
          <w:szCs w:val="24"/>
        </w:rPr>
        <w:t>a</w:t>
      </w:r>
      <w:r w:rsidR="007275AE" w:rsidRPr="00576C02">
        <w:rPr>
          <w:rFonts w:eastAsiaTheme="minorEastAsia"/>
          <w:sz w:val="24"/>
          <w:szCs w:val="24"/>
          <w:lang w:bidi="si-LK"/>
        </w:rPr>
        <w:t xml:space="preserve"> </w:t>
      </w:r>
      <w:r w:rsidR="007275AE" w:rsidRPr="00576C02">
        <w:rPr>
          <w:rFonts w:ascii="Times New Roman" w:eastAsia="Times New Roman" w:hAnsi="Times New Roman" w:cs="Times New Roman"/>
          <w:sz w:val="24"/>
          <w:szCs w:val="24"/>
        </w:rPr>
        <w:t>Blockchain Based Vehicle Registration and Ownership Management</w:t>
      </w:r>
      <w:r w:rsidR="00073D9A">
        <w:rPr>
          <w:rFonts w:ascii="Times New Roman" w:eastAsia="Times New Roman" w:hAnsi="Times New Roman" w:cs="Times New Roman"/>
          <w:sz w:val="24"/>
          <w:szCs w:val="24"/>
        </w:rPr>
        <w:t xml:space="preserve"> System</w:t>
      </w:r>
      <w:r w:rsidR="007275AE" w:rsidRPr="00576C02">
        <w:rPr>
          <w:rFonts w:ascii="Times New Roman" w:eastAsia="Times New Roman" w:hAnsi="Times New Roman" w:cs="Times New Roman"/>
          <w:sz w:val="24"/>
          <w:szCs w:val="24"/>
        </w:rPr>
        <w:t>.</w:t>
      </w:r>
      <w:r w:rsidR="00D6658B">
        <w:rPr>
          <w:rFonts w:eastAsiaTheme="minorEastAsia"/>
          <w:sz w:val="24"/>
          <w:szCs w:val="24"/>
          <w:lang w:bidi="si-LK"/>
        </w:rPr>
        <w:t xml:space="preserve"> </w:t>
      </w:r>
      <w:r w:rsidR="007275AE" w:rsidRPr="00FC2239">
        <w:rPr>
          <w:rFonts w:ascii="Times New Roman" w:eastAsiaTheme="minorEastAsia" w:hAnsi="Times New Roman" w:cs="Times New Roman"/>
          <w:sz w:val="24"/>
          <w:szCs w:val="24"/>
          <w:lang w:bidi="si-LK"/>
        </w:rPr>
        <w:t>Our</w:t>
      </w:r>
      <w:r w:rsidR="00755CD0" w:rsidRPr="00FC2239">
        <w:rPr>
          <w:rFonts w:ascii="Times New Roman" w:eastAsiaTheme="minorEastAsia" w:hAnsi="Times New Roman" w:cs="Times New Roman"/>
          <w:sz w:val="24"/>
          <w:szCs w:val="24"/>
          <w:lang w:bidi="si-LK"/>
        </w:rPr>
        <w:t xml:space="preserve"> main intention of</w:t>
      </w:r>
      <w:r w:rsidR="00755CD0" w:rsidRPr="00576C02">
        <w:rPr>
          <w:rFonts w:eastAsiaTheme="minorEastAsia"/>
          <w:sz w:val="24"/>
          <w:szCs w:val="24"/>
          <w:lang w:bidi="si-LK"/>
        </w:rPr>
        <w:t xml:space="preserve"> </w:t>
      </w:r>
      <w:r w:rsidR="00755CD0" w:rsidRPr="00576C02">
        <w:rPr>
          <w:rFonts w:ascii="Times New Roman" w:eastAsia="Times New Roman" w:hAnsi="Times New Roman" w:cs="Times New Roman"/>
          <w:sz w:val="24"/>
          <w:szCs w:val="24"/>
        </w:rPr>
        <w:t>Blockchain</w:t>
      </w:r>
      <w:r w:rsidR="07E5CD95" w:rsidRPr="00576C02">
        <w:rPr>
          <w:rFonts w:ascii="Times New Roman" w:eastAsia="Times New Roman" w:hAnsi="Times New Roman" w:cs="Times New Roman"/>
          <w:sz w:val="24"/>
          <w:szCs w:val="24"/>
        </w:rPr>
        <w:t>-</w:t>
      </w:r>
      <w:r w:rsidR="00755CD0" w:rsidRPr="00576C02">
        <w:rPr>
          <w:rFonts w:ascii="Times New Roman" w:eastAsia="Times New Roman" w:hAnsi="Times New Roman" w:cs="Times New Roman"/>
          <w:sz w:val="24"/>
          <w:szCs w:val="24"/>
        </w:rPr>
        <w:t>Based Vehicle Registration and Ownership Management System is digitizing the registration and management system</w:t>
      </w:r>
      <w:r w:rsidR="00130FCB" w:rsidRPr="00B001CA">
        <w:rPr>
          <w:rFonts w:ascii="Times New Roman" w:eastAsia="Times New Roman" w:hAnsi="Times New Roman" w:cs="Times New Roman"/>
          <w:sz w:val="24"/>
          <w:szCs w:val="24"/>
        </w:rPr>
        <w:t xml:space="preserve"> of vehicles</w:t>
      </w:r>
      <w:r w:rsidR="00755CD0" w:rsidRPr="00B001CA">
        <w:rPr>
          <w:rFonts w:ascii="Times New Roman" w:eastAsia="Times New Roman" w:hAnsi="Times New Roman" w:cs="Times New Roman"/>
          <w:sz w:val="24"/>
          <w:szCs w:val="24"/>
        </w:rPr>
        <w:t>.</w:t>
      </w:r>
      <w:r w:rsidR="00755CD0" w:rsidRPr="00576C02">
        <w:rPr>
          <w:rFonts w:ascii="Times New Roman" w:eastAsia="Times New Roman" w:hAnsi="Times New Roman" w:cs="Times New Roman"/>
          <w:sz w:val="24"/>
          <w:szCs w:val="24"/>
        </w:rPr>
        <w:t xml:space="preserve"> We want to implement our system with transparency as the security is </w:t>
      </w:r>
      <w:r w:rsidR="00895480" w:rsidRPr="00B001CA">
        <w:rPr>
          <w:rFonts w:ascii="Times New Roman" w:eastAsia="Times New Roman" w:hAnsi="Times New Roman" w:cs="Times New Roman"/>
          <w:sz w:val="24"/>
          <w:szCs w:val="24"/>
        </w:rPr>
        <w:t>the</w:t>
      </w:r>
      <w:r w:rsidR="00755CD0" w:rsidRPr="00B001CA">
        <w:rPr>
          <w:rFonts w:ascii="Times New Roman" w:eastAsia="Times New Roman" w:hAnsi="Times New Roman" w:cs="Times New Roman"/>
          <w:sz w:val="24"/>
          <w:szCs w:val="24"/>
        </w:rPr>
        <w:t xml:space="preserve"> most</w:t>
      </w:r>
      <w:r w:rsidR="00755CD0" w:rsidRPr="00576C02">
        <w:rPr>
          <w:rFonts w:ascii="Times New Roman" w:eastAsia="Times New Roman" w:hAnsi="Times New Roman" w:cs="Times New Roman"/>
          <w:sz w:val="24"/>
          <w:szCs w:val="24"/>
        </w:rPr>
        <w:t xml:space="preserve"> required </w:t>
      </w:r>
      <w:r w:rsidR="00895480" w:rsidRPr="00B001CA">
        <w:rPr>
          <w:rFonts w:ascii="Times New Roman" w:eastAsia="Times New Roman" w:hAnsi="Times New Roman" w:cs="Times New Roman"/>
          <w:sz w:val="24"/>
          <w:szCs w:val="24"/>
        </w:rPr>
        <w:t xml:space="preserve">factor </w:t>
      </w:r>
      <w:r w:rsidR="00755CD0" w:rsidRPr="00576C02">
        <w:rPr>
          <w:rFonts w:ascii="Times New Roman" w:eastAsia="Times New Roman" w:hAnsi="Times New Roman" w:cs="Times New Roman"/>
          <w:sz w:val="24"/>
          <w:szCs w:val="24"/>
        </w:rPr>
        <w:t xml:space="preserve">in </w:t>
      </w:r>
      <w:r w:rsidR="00DC168C" w:rsidRPr="00B001CA">
        <w:rPr>
          <w:rFonts w:ascii="Times New Roman" w:eastAsia="Times New Roman" w:hAnsi="Times New Roman" w:cs="Times New Roman"/>
          <w:sz w:val="24"/>
          <w:szCs w:val="24"/>
        </w:rPr>
        <w:t>these days</w:t>
      </w:r>
      <w:r w:rsidR="00755CD0" w:rsidRPr="00B001CA">
        <w:rPr>
          <w:rFonts w:ascii="Times New Roman" w:eastAsia="Times New Roman" w:hAnsi="Times New Roman" w:cs="Times New Roman"/>
          <w:sz w:val="24"/>
          <w:szCs w:val="24"/>
        </w:rPr>
        <w:t>.</w:t>
      </w:r>
      <w:r w:rsidR="00755CD0" w:rsidRPr="00576C02">
        <w:rPr>
          <w:rFonts w:ascii="Times New Roman" w:eastAsia="Times New Roman" w:hAnsi="Times New Roman" w:cs="Times New Roman"/>
          <w:sz w:val="24"/>
          <w:szCs w:val="24"/>
        </w:rPr>
        <w:t xml:space="preserve"> Therefore, it is not much better to use centralized database</w:t>
      </w:r>
      <w:r w:rsidR="00CC4B59" w:rsidRPr="00B001CA">
        <w:rPr>
          <w:rFonts w:ascii="Times New Roman" w:eastAsia="Times New Roman" w:hAnsi="Times New Roman" w:cs="Times New Roman"/>
          <w:sz w:val="24"/>
          <w:szCs w:val="24"/>
        </w:rPr>
        <w:t xml:space="preserve"> and therefore as</w:t>
      </w:r>
      <w:r w:rsidR="00755CD0" w:rsidRPr="00576C02">
        <w:rPr>
          <w:rFonts w:ascii="Times New Roman" w:eastAsia="Times New Roman" w:hAnsi="Times New Roman" w:cs="Times New Roman"/>
          <w:sz w:val="24"/>
          <w:szCs w:val="24"/>
        </w:rPr>
        <w:t xml:space="preserve"> the best </w:t>
      </w:r>
      <w:r w:rsidR="00CC4B59" w:rsidRPr="00B001CA">
        <w:rPr>
          <w:rFonts w:ascii="Times New Roman" w:eastAsia="Times New Roman" w:hAnsi="Times New Roman" w:cs="Times New Roman"/>
          <w:sz w:val="24"/>
          <w:szCs w:val="24"/>
        </w:rPr>
        <w:t>way</w:t>
      </w:r>
      <w:r w:rsidR="00755CD0" w:rsidRPr="00576C02">
        <w:rPr>
          <w:rFonts w:ascii="Times New Roman" w:eastAsia="Times New Roman" w:hAnsi="Times New Roman" w:cs="Times New Roman"/>
          <w:sz w:val="24"/>
          <w:szCs w:val="24"/>
        </w:rPr>
        <w:t xml:space="preserve">, we use </w:t>
      </w:r>
      <w:r w:rsidR="00CC4B59" w:rsidRPr="00B001CA">
        <w:rPr>
          <w:rFonts w:ascii="Times New Roman" w:eastAsia="Times New Roman" w:hAnsi="Times New Roman" w:cs="Times New Roman"/>
          <w:sz w:val="24"/>
          <w:szCs w:val="24"/>
        </w:rPr>
        <w:t xml:space="preserve">a </w:t>
      </w:r>
      <w:r w:rsidR="00755CD0" w:rsidRPr="00576C02">
        <w:rPr>
          <w:rFonts w:ascii="Times New Roman" w:eastAsia="Times New Roman" w:hAnsi="Times New Roman" w:cs="Times New Roman"/>
          <w:sz w:val="24"/>
          <w:szCs w:val="24"/>
        </w:rPr>
        <w:t>Blockchain.</w:t>
      </w:r>
    </w:p>
    <w:p w14:paraId="691F83A3" w14:textId="77777777" w:rsidR="001D2C49" w:rsidRPr="00576C02" w:rsidRDefault="001D2C49" w:rsidP="005736C7">
      <w:pPr>
        <w:pStyle w:val="ListParagraph"/>
        <w:spacing w:line="360" w:lineRule="auto"/>
        <w:ind w:left="0"/>
        <w:jc w:val="both"/>
        <w:rPr>
          <w:rFonts w:ascii="Times New Roman" w:eastAsia="Times New Roman" w:hAnsi="Times New Roman" w:cs="Times New Roman"/>
          <w:sz w:val="24"/>
          <w:szCs w:val="24"/>
        </w:rPr>
      </w:pPr>
    </w:p>
    <w:p w14:paraId="6433982F" w14:textId="74DBD650" w:rsidR="001D2C49" w:rsidRPr="00A71B6A" w:rsidRDefault="00452988" w:rsidP="005736C7">
      <w:pPr>
        <w:pStyle w:val="ListParagraph"/>
        <w:spacing w:line="360" w:lineRule="auto"/>
        <w:ind w:left="0"/>
        <w:jc w:val="both"/>
        <w:rPr>
          <w:rFonts w:ascii="Times New Roman" w:eastAsia="Times New Roman" w:hAnsi="Times New Roman" w:cs="Times New Roman"/>
          <w:sz w:val="24"/>
          <w:szCs w:val="24"/>
        </w:rPr>
      </w:pPr>
      <w:r w:rsidRPr="00576C02">
        <w:rPr>
          <w:rFonts w:ascii="Times New Roman" w:eastAsia="Times New Roman" w:hAnsi="Times New Roman" w:cs="Times New Roman"/>
          <w:sz w:val="24"/>
          <w:szCs w:val="24"/>
        </w:rPr>
        <w:t>The main task of our Blockchain Based Vehicle Registration and Ownership Management System is convert a physical asset into a digital asset. As an example, in our system we convert vehicle asset into a NFT (</w:t>
      </w:r>
      <w:r w:rsidR="00D4156D" w:rsidRPr="00576C02">
        <w:rPr>
          <w:rFonts w:ascii="Times New Roman" w:eastAsia="Times New Roman" w:hAnsi="Times New Roman" w:cs="Times New Roman"/>
          <w:sz w:val="24"/>
          <w:szCs w:val="24"/>
        </w:rPr>
        <w:t>Non-Fungible</w:t>
      </w:r>
      <w:r w:rsidRPr="00576C02">
        <w:rPr>
          <w:rFonts w:ascii="Times New Roman" w:eastAsia="Times New Roman" w:hAnsi="Times New Roman" w:cs="Times New Roman"/>
          <w:sz w:val="24"/>
          <w:szCs w:val="24"/>
        </w:rPr>
        <w:t xml:space="preserve"> Token).</w:t>
      </w:r>
      <w:r w:rsidR="001D2C49" w:rsidRPr="00576C02">
        <w:rPr>
          <w:rFonts w:ascii="Times New Roman" w:eastAsia="Times New Roman" w:hAnsi="Times New Roman" w:cs="Times New Roman"/>
          <w:sz w:val="24"/>
          <w:szCs w:val="24"/>
        </w:rPr>
        <w:t xml:space="preserve"> </w:t>
      </w:r>
      <w:proofErr w:type="gramStart"/>
      <w:r w:rsidR="001D2C49" w:rsidRPr="00576C02">
        <w:rPr>
          <w:rFonts w:ascii="Times New Roman" w:eastAsia="Times New Roman" w:hAnsi="Times New Roman" w:cs="Times New Roman"/>
          <w:sz w:val="24"/>
          <w:szCs w:val="24"/>
        </w:rPr>
        <w:t>And also</w:t>
      </w:r>
      <w:proofErr w:type="gramEnd"/>
      <w:r w:rsidR="001D2C49" w:rsidRPr="00576C02">
        <w:rPr>
          <w:rFonts w:ascii="Times New Roman" w:eastAsia="Times New Roman" w:hAnsi="Times New Roman" w:cs="Times New Roman"/>
          <w:sz w:val="24"/>
          <w:szCs w:val="24"/>
        </w:rPr>
        <w:t xml:space="preserve">, we can track all the important information such as transfer date of the vehicle, the person who owned the vehicle after transferring, </w:t>
      </w:r>
      <w:r w:rsidR="00AE0442">
        <w:rPr>
          <w:rFonts w:ascii="Times New Roman" w:eastAsia="Times New Roman" w:hAnsi="Times New Roman" w:cs="Times New Roman"/>
          <w:sz w:val="24"/>
          <w:szCs w:val="24"/>
        </w:rPr>
        <w:t>in</w:t>
      </w:r>
      <w:r w:rsidR="001D2C49" w:rsidRPr="00576C02">
        <w:rPr>
          <w:rFonts w:ascii="Times New Roman" w:eastAsia="Times New Roman" w:hAnsi="Times New Roman" w:cs="Times New Roman"/>
          <w:sz w:val="24"/>
          <w:szCs w:val="24"/>
        </w:rPr>
        <w:t xml:space="preserve"> a super secure manner.</w:t>
      </w:r>
      <w:r w:rsidR="005C1EED" w:rsidRPr="00576C02">
        <w:rPr>
          <w:rFonts w:ascii="Times New Roman" w:eastAsia="Times New Roman" w:hAnsi="Times New Roman" w:cs="Times New Roman"/>
          <w:sz w:val="24"/>
          <w:szCs w:val="24"/>
        </w:rPr>
        <w:t xml:space="preserve"> </w:t>
      </w:r>
      <w:r w:rsidR="002C05D5">
        <w:rPr>
          <w:rFonts w:ascii="Times New Roman" w:eastAsia="Times New Roman" w:hAnsi="Times New Roman" w:cs="Times New Roman"/>
          <w:sz w:val="24"/>
          <w:szCs w:val="24"/>
        </w:rPr>
        <w:t xml:space="preserve"> </w:t>
      </w:r>
      <w:r w:rsidR="001D2C49" w:rsidRPr="00576C02">
        <w:rPr>
          <w:rFonts w:ascii="Times New Roman" w:eastAsia="Times New Roman" w:hAnsi="Times New Roman" w:cs="Times New Roman"/>
          <w:sz w:val="24"/>
          <w:szCs w:val="24"/>
        </w:rPr>
        <w:t xml:space="preserve">There is a special process that happened in registering the vehicle. When we are registering the vehicle, we can create (mint) NFT with an important description of the vehicle including all the details. </w:t>
      </w:r>
      <w:r w:rsidR="009C45C0" w:rsidRPr="00A71B6A">
        <w:rPr>
          <w:rFonts w:ascii="Times New Roman" w:eastAsia="Times New Roman" w:hAnsi="Times New Roman" w:cs="Times New Roman"/>
          <w:sz w:val="24"/>
          <w:szCs w:val="24"/>
        </w:rPr>
        <w:t>According to that</w:t>
      </w:r>
      <w:r w:rsidR="00641215" w:rsidRPr="00A71B6A">
        <w:rPr>
          <w:rFonts w:ascii="Times New Roman" w:eastAsia="Times New Roman" w:hAnsi="Times New Roman" w:hint="cs"/>
          <w:sz w:val="24"/>
          <w:szCs w:val="24"/>
          <w:cs/>
          <w:lang w:bidi="si-LK"/>
        </w:rPr>
        <w:t>,</w:t>
      </w:r>
      <w:r w:rsidR="009C45C0" w:rsidRPr="00A71B6A">
        <w:rPr>
          <w:rFonts w:ascii="Times New Roman" w:eastAsia="Times New Roman" w:hAnsi="Times New Roman" w:cs="Times New Roman"/>
          <w:sz w:val="24"/>
          <w:szCs w:val="24"/>
        </w:rPr>
        <w:t xml:space="preserve"> t</w:t>
      </w:r>
      <w:r w:rsidR="001D2C49" w:rsidRPr="00A71B6A">
        <w:rPr>
          <w:rFonts w:ascii="Times New Roman" w:eastAsia="Times New Roman" w:hAnsi="Times New Roman" w:cs="Times New Roman"/>
          <w:sz w:val="24"/>
          <w:szCs w:val="24"/>
        </w:rPr>
        <w:t xml:space="preserve">here </w:t>
      </w:r>
      <w:r w:rsidR="001D2C49" w:rsidRPr="00576C02">
        <w:rPr>
          <w:rFonts w:ascii="Times New Roman" w:eastAsia="Times New Roman" w:hAnsi="Times New Roman" w:cs="Times New Roman"/>
          <w:sz w:val="24"/>
          <w:szCs w:val="24"/>
        </w:rPr>
        <w:t xml:space="preserve">can be photographs of the vehicle according to the standards, </w:t>
      </w:r>
      <w:proofErr w:type="gramStart"/>
      <w:r w:rsidR="009C45C0" w:rsidRPr="00A71B6A">
        <w:rPr>
          <w:rFonts w:ascii="Times New Roman" w:eastAsia="Times New Roman" w:hAnsi="Times New Roman" w:cs="Times New Roman"/>
          <w:sz w:val="24"/>
          <w:szCs w:val="24"/>
        </w:rPr>
        <w:t xml:space="preserve">and </w:t>
      </w:r>
      <w:r w:rsidR="00D96EA3" w:rsidRPr="00A71B6A">
        <w:rPr>
          <w:rFonts w:ascii="Times New Roman" w:eastAsia="Times New Roman" w:hAnsi="Times New Roman" w:cs="Times New Roman"/>
          <w:sz w:val="24"/>
          <w:szCs w:val="24"/>
        </w:rPr>
        <w:t>also</w:t>
      </w:r>
      <w:proofErr w:type="gramEnd"/>
      <w:r w:rsidR="00D96EA3" w:rsidRPr="00A71B6A">
        <w:rPr>
          <w:rFonts w:ascii="Times New Roman" w:eastAsia="Times New Roman" w:hAnsi="Times New Roman" w:cs="Times New Roman"/>
          <w:sz w:val="24"/>
          <w:szCs w:val="24"/>
        </w:rPr>
        <w:t xml:space="preserve"> </w:t>
      </w:r>
      <w:r w:rsidR="001D2C49" w:rsidRPr="00576C02">
        <w:rPr>
          <w:rFonts w:ascii="Times New Roman" w:eastAsia="Times New Roman" w:hAnsi="Times New Roman" w:cs="Times New Roman"/>
          <w:sz w:val="24"/>
          <w:szCs w:val="24"/>
        </w:rPr>
        <w:t xml:space="preserve">all the information </w:t>
      </w:r>
      <w:r w:rsidR="001524F3" w:rsidRPr="00A71B6A">
        <w:rPr>
          <w:rFonts w:ascii="Times New Roman" w:eastAsia="Times New Roman" w:hAnsi="Times New Roman" w:cs="Times New Roman"/>
          <w:sz w:val="24"/>
          <w:szCs w:val="24"/>
        </w:rPr>
        <w:t>related to</w:t>
      </w:r>
      <w:r w:rsidR="001D2C49" w:rsidRPr="00A71B6A">
        <w:rPr>
          <w:rFonts w:ascii="Times New Roman" w:eastAsia="Times New Roman" w:hAnsi="Times New Roman" w:cs="Times New Roman"/>
          <w:sz w:val="24"/>
          <w:szCs w:val="24"/>
        </w:rPr>
        <w:t xml:space="preserve"> the </w:t>
      </w:r>
      <w:r w:rsidR="001D2C49" w:rsidRPr="00576C02">
        <w:rPr>
          <w:rFonts w:ascii="Times New Roman" w:eastAsia="Times New Roman" w:hAnsi="Times New Roman" w:cs="Times New Roman"/>
          <w:sz w:val="24"/>
          <w:szCs w:val="24"/>
        </w:rPr>
        <w:t>vehicle which are included in the Vehicle Registration Book.</w:t>
      </w:r>
      <w:r w:rsidR="00D6658B" w:rsidRPr="00A71B6A">
        <w:rPr>
          <w:rFonts w:ascii="Times New Roman" w:eastAsia="Times New Roman" w:hAnsi="Times New Roman" w:cs="Times New Roman"/>
          <w:sz w:val="24"/>
          <w:szCs w:val="24"/>
        </w:rPr>
        <w:t xml:space="preserve"> </w:t>
      </w:r>
      <w:r w:rsidR="001D2C49" w:rsidRPr="00576C02">
        <w:rPr>
          <w:rFonts w:ascii="Times New Roman" w:eastAsia="Times New Roman" w:hAnsi="Times New Roman" w:cs="Times New Roman"/>
          <w:sz w:val="24"/>
          <w:szCs w:val="24"/>
        </w:rPr>
        <w:t>Not only that, but also, we create a vehicle marketplace to provide the facility of selling and buying vehicles. In here we can buy and sell vehicles as we wish. In this process, transferring the ownership of the vehicle is happened through the NFT.</w:t>
      </w:r>
      <w:r w:rsidR="00D6658B" w:rsidRPr="00A71B6A">
        <w:rPr>
          <w:rFonts w:ascii="Times New Roman" w:eastAsia="Times New Roman" w:hAnsi="Times New Roman" w:cs="Times New Roman"/>
          <w:sz w:val="24"/>
          <w:szCs w:val="24"/>
        </w:rPr>
        <w:t xml:space="preserve"> </w:t>
      </w:r>
      <w:r w:rsidR="001D2C49" w:rsidRPr="00576C02">
        <w:rPr>
          <w:rFonts w:ascii="Times New Roman" w:eastAsia="Times New Roman" w:hAnsi="Times New Roman" w:cs="Times New Roman"/>
          <w:sz w:val="24"/>
          <w:szCs w:val="24"/>
        </w:rPr>
        <w:t xml:space="preserve">When there is a vehicle is not in a usable condition that means removed from the usage, we can burn the required NFT. But the information related to </w:t>
      </w:r>
      <w:r w:rsidR="00E52DE8" w:rsidRPr="00A71B6A">
        <w:rPr>
          <w:rFonts w:ascii="Times New Roman" w:eastAsia="Times New Roman" w:hAnsi="Times New Roman" w:cs="Times New Roman"/>
          <w:sz w:val="24"/>
          <w:szCs w:val="24"/>
        </w:rPr>
        <w:t>that</w:t>
      </w:r>
      <w:r w:rsidR="001D2C49" w:rsidRPr="00576C02">
        <w:rPr>
          <w:rFonts w:ascii="Times New Roman" w:eastAsia="Times New Roman" w:hAnsi="Times New Roman" w:cs="Times New Roman"/>
          <w:sz w:val="24"/>
          <w:szCs w:val="24"/>
        </w:rPr>
        <w:t xml:space="preserve"> NFT</w:t>
      </w:r>
      <w:r w:rsidR="00E52DE8" w:rsidRPr="00A71B6A">
        <w:rPr>
          <w:rFonts w:ascii="Times New Roman" w:eastAsia="Times New Roman" w:hAnsi="Times New Roman" w:cs="Times New Roman"/>
          <w:sz w:val="24"/>
          <w:szCs w:val="24"/>
        </w:rPr>
        <w:t xml:space="preserve"> will be remain forever in that blockchain. </w:t>
      </w:r>
    </w:p>
    <w:p w14:paraId="3D9DA79A" w14:textId="77777777" w:rsidR="001D2C49" w:rsidRPr="00576C02" w:rsidRDefault="001D2C49" w:rsidP="005736C7">
      <w:pPr>
        <w:pStyle w:val="ListParagraph"/>
        <w:spacing w:line="360" w:lineRule="auto"/>
        <w:ind w:left="0"/>
        <w:jc w:val="both"/>
        <w:rPr>
          <w:rFonts w:eastAsiaTheme="minorEastAsia"/>
          <w:sz w:val="24"/>
          <w:szCs w:val="24"/>
        </w:rPr>
      </w:pPr>
    </w:p>
    <w:p w14:paraId="3069E57C" w14:textId="784B7D93" w:rsidR="00E049AB" w:rsidRDefault="00615F9E" w:rsidP="005736C7">
      <w:pPr>
        <w:pStyle w:val="ListParagraph"/>
        <w:spacing w:line="360" w:lineRule="auto"/>
        <w:ind w:left="0"/>
        <w:jc w:val="both"/>
        <w:rPr>
          <w:rFonts w:ascii="Times New Roman" w:eastAsia="Times New Roman" w:hAnsi="Times New Roman" w:cs="Times New Roman"/>
          <w:sz w:val="24"/>
          <w:szCs w:val="24"/>
        </w:rPr>
      </w:pPr>
      <w:r w:rsidRPr="00576C02">
        <w:rPr>
          <w:rFonts w:ascii="Times New Roman" w:eastAsia="Times New Roman" w:hAnsi="Times New Roman" w:cs="Times New Roman"/>
          <w:sz w:val="24"/>
          <w:szCs w:val="24"/>
        </w:rPr>
        <w:lastRenderedPageBreak/>
        <w:t xml:space="preserve">In the current situation, there </w:t>
      </w:r>
      <w:r w:rsidR="00B87C54">
        <w:rPr>
          <w:rFonts w:ascii="Times New Roman" w:eastAsia="Times New Roman" w:hAnsi="Times New Roman" w:cs="Times New Roman"/>
          <w:sz w:val="24"/>
          <w:szCs w:val="24"/>
        </w:rPr>
        <w:t>is not</w:t>
      </w:r>
      <w:r w:rsidRPr="00576C02">
        <w:rPr>
          <w:rFonts w:ascii="Times New Roman" w:eastAsia="Times New Roman" w:hAnsi="Times New Roman" w:cs="Times New Roman"/>
          <w:sz w:val="24"/>
          <w:szCs w:val="24"/>
        </w:rPr>
        <w:t xml:space="preserve"> a proper way to show a person’s digital id. That means a person </w:t>
      </w:r>
      <w:r w:rsidR="00C00657">
        <w:rPr>
          <w:rFonts w:ascii="Times New Roman" w:eastAsia="Times New Roman" w:hAnsi="Times New Roman" w:cs="Times New Roman"/>
          <w:sz w:val="24"/>
          <w:szCs w:val="24"/>
        </w:rPr>
        <w:t>can’t be legally identified</w:t>
      </w:r>
      <w:r w:rsidRPr="00576C02">
        <w:rPr>
          <w:rFonts w:ascii="Times New Roman" w:eastAsia="Times New Roman" w:hAnsi="Times New Roman" w:cs="Times New Roman"/>
          <w:sz w:val="24"/>
          <w:szCs w:val="24"/>
        </w:rPr>
        <w:t xml:space="preserve">. Because of that we </w:t>
      </w:r>
      <w:proofErr w:type="gramStart"/>
      <w:r w:rsidRPr="00576C02">
        <w:rPr>
          <w:rFonts w:ascii="Times New Roman" w:eastAsia="Times New Roman" w:hAnsi="Times New Roman" w:cs="Times New Roman"/>
          <w:sz w:val="24"/>
          <w:szCs w:val="24"/>
        </w:rPr>
        <w:t>have to</w:t>
      </w:r>
      <w:proofErr w:type="gramEnd"/>
      <w:r w:rsidRPr="00576C02">
        <w:rPr>
          <w:rFonts w:ascii="Times New Roman" w:eastAsia="Times New Roman" w:hAnsi="Times New Roman" w:cs="Times New Roman"/>
          <w:sz w:val="24"/>
          <w:szCs w:val="24"/>
        </w:rPr>
        <w:t xml:space="preserve"> issue a digital verifiable ID for </w:t>
      </w:r>
      <w:r w:rsidR="009F7C3B">
        <w:rPr>
          <w:rFonts w:ascii="Times New Roman" w:eastAsia="Times New Roman" w:hAnsi="Times New Roman" w:cs="Times New Roman"/>
          <w:sz w:val="24"/>
          <w:szCs w:val="24"/>
        </w:rPr>
        <w:t>them</w:t>
      </w:r>
      <w:r w:rsidRPr="00576C02">
        <w:rPr>
          <w:rFonts w:ascii="Times New Roman" w:eastAsia="Times New Roman" w:hAnsi="Times New Roman" w:cs="Times New Roman"/>
          <w:sz w:val="24"/>
          <w:szCs w:val="24"/>
        </w:rPr>
        <w:t>. As we can identify the vehicle owner through this digital verifiable ID</w:t>
      </w:r>
      <w:r w:rsidR="00E049AB" w:rsidRPr="00576C02">
        <w:rPr>
          <w:rFonts w:ascii="Times New Roman" w:eastAsia="Times New Roman" w:hAnsi="Times New Roman" w:cs="Times New Roman"/>
          <w:sz w:val="24"/>
          <w:szCs w:val="24"/>
        </w:rPr>
        <w:t xml:space="preserve">, we can use this ID to login and logout the digital marketplace. We are introducing a new cryptocurrency to do the transactions in </w:t>
      </w:r>
      <w:r w:rsidR="008B2541">
        <w:rPr>
          <w:rFonts w:ascii="Times New Roman" w:eastAsia="Times New Roman" w:hAnsi="Times New Roman" w:cs="Times New Roman"/>
          <w:sz w:val="24"/>
          <w:szCs w:val="24"/>
        </w:rPr>
        <w:t xml:space="preserve">this vehicle </w:t>
      </w:r>
      <w:r w:rsidR="00AC100B">
        <w:rPr>
          <w:rFonts w:ascii="Times New Roman" w:eastAsia="Times New Roman" w:hAnsi="Times New Roman" w:cs="Times New Roman"/>
          <w:sz w:val="24"/>
          <w:szCs w:val="24"/>
        </w:rPr>
        <w:t>marketplace</w:t>
      </w:r>
      <w:r w:rsidR="00E049AB" w:rsidRPr="00576C02">
        <w:rPr>
          <w:rFonts w:ascii="Times New Roman" w:eastAsia="Times New Roman" w:hAnsi="Times New Roman" w:cs="Times New Roman"/>
          <w:sz w:val="24"/>
          <w:szCs w:val="24"/>
        </w:rPr>
        <w:t xml:space="preserve">. </w:t>
      </w:r>
      <w:r w:rsidR="0040524B">
        <w:rPr>
          <w:rFonts w:ascii="Times New Roman" w:eastAsia="Times New Roman" w:hAnsi="Times New Roman" w:cs="Times New Roman"/>
          <w:sz w:val="24"/>
          <w:szCs w:val="24"/>
        </w:rPr>
        <w:t xml:space="preserve">For creating this digital </w:t>
      </w:r>
      <w:proofErr w:type="gramStart"/>
      <w:r w:rsidR="0040524B">
        <w:rPr>
          <w:rFonts w:ascii="Times New Roman" w:eastAsia="Times New Roman" w:hAnsi="Times New Roman" w:cs="Times New Roman"/>
          <w:sz w:val="24"/>
          <w:szCs w:val="24"/>
        </w:rPr>
        <w:t>ID</w:t>
      </w:r>
      <w:proofErr w:type="gramEnd"/>
      <w:r w:rsidR="0040524B">
        <w:rPr>
          <w:rFonts w:ascii="Times New Roman" w:eastAsia="Times New Roman" w:hAnsi="Times New Roman" w:cs="Times New Roman"/>
          <w:sz w:val="24"/>
          <w:szCs w:val="24"/>
        </w:rPr>
        <w:t xml:space="preserve"> </w:t>
      </w:r>
      <w:r w:rsidR="0045568D">
        <w:rPr>
          <w:rFonts w:ascii="Times New Roman" w:eastAsia="Times New Roman" w:hAnsi="Times New Roman" w:cs="Times New Roman"/>
          <w:sz w:val="24"/>
          <w:szCs w:val="24"/>
        </w:rPr>
        <w:t xml:space="preserve">the Indy blockchain have to be used. </w:t>
      </w:r>
    </w:p>
    <w:p w14:paraId="02DB6911" w14:textId="77777777" w:rsidR="007E602F" w:rsidRDefault="007E602F" w:rsidP="005736C7">
      <w:pPr>
        <w:pStyle w:val="ListParagraph"/>
        <w:spacing w:line="360" w:lineRule="auto"/>
        <w:ind w:left="0"/>
        <w:jc w:val="both"/>
        <w:rPr>
          <w:rFonts w:ascii="Times New Roman" w:eastAsia="Times New Roman" w:hAnsi="Times New Roman" w:cs="Times New Roman"/>
          <w:sz w:val="24"/>
          <w:szCs w:val="24"/>
        </w:rPr>
      </w:pPr>
    </w:p>
    <w:p w14:paraId="33F96B93" w14:textId="2C34DBA7" w:rsidR="00FE732E" w:rsidRPr="00576C02" w:rsidRDefault="00FE732E" w:rsidP="005736C7">
      <w:pPr>
        <w:pStyle w:val="ListParagraph"/>
        <w:spacing w:line="360" w:lineRule="auto"/>
        <w:ind w:left="0"/>
        <w:jc w:val="both"/>
        <w:rPr>
          <w:sz w:val="24"/>
          <w:szCs w:val="24"/>
        </w:rPr>
      </w:pPr>
      <w:r>
        <w:rPr>
          <w:rFonts w:ascii="Times New Roman" w:eastAsia="Times New Roman" w:hAnsi="Times New Roman" w:cs="Times New Roman"/>
          <w:sz w:val="24"/>
          <w:szCs w:val="24"/>
        </w:rPr>
        <w:t xml:space="preserve">To implement this </w:t>
      </w:r>
      <w:r w:rsidR="00A32D50">
        <w:rPr>
          <w:rFonts w:ascii="Times New Roman" w:eastAsia="Times New Roman" w:hAnsi="Times New Roman" w:cs="Times New Roman"/>
          <w:sz w:val="24"/>
          <w:szCs w:val="24"/>
        </w:rPr>
        <w:t>project</w:t>
      </w:r>
      <w:r w:rsidR="00295055">
        <w:rPr>
          <w:rFonts w:ascii="Times New Roman" w:eastAsia="Times New Roman" w:hAnsi="Times New Roman" w:cs="Times New Roman"/>
          <w:sz w:val="24"/>
          <w:szCs w:val="24"/>
        </w:rPr>
        <w:t xml:space="preserve">’s </w:t>
      </w:r>
      <w:r w:rsidR="00956500">
        <w:rPr>
          <w:rFonts w:ascii="Times New Roman" w:eastAsia="Times New Roman" w:hAnsi="Times New Roman" w:cs="Times New Roman"/>
          <w:sz w:val="24"/>
          <w:szCs w:val="24"/>
        </w:rPr>
        <w:t>web-based</w:t>
      </w:r>
      <w:r w:rsidR="00295055">
        <w:rPr>
          <w:rFonts w:ascii="Times New Roman" w:eastAsia="Times New Roman" w:hAnsi="Times New Roman" w:cs="Times New Roman"/>
          <w:sz w:val="24"/>
          <w:szCs w:val="24"/>
        </w:rPr>
        <w:t xml:space="preserve"> part</w:t>
      </w:r>
      <w:r w:rsidR="00A32D50">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5717B1">
        <w:rPr>
          <w:rFonts w:ascii="Times New Roman" w:eastAsia="Times New Roman" w:hAnsi="Times New Roman" w:cs="Times New Roman"/>
          <w:sz w:val="24"/>
          <w:szCs w:val="24"/>
        </w:rPr>
        <w:t>react and</w:t>
      </w:r>
      <w:r>
        <w:rPr>
          <w:rFonts w:ascii="Times New Roman" w:eastAsia="Times New Roman" w:hAnsi="Times New Roman" w:cs="Times New Roman"/>
          <w:sz w:val="24"/>
          <w:szCs w:val="24"/>
        </w:rPr>
        <w:t xml:space="preserve"> </w:t>
      </w:r>
      <w:r w:rsidR="004E720E">
        <w:rPr>
          <w:rFonts w:ascii="Times New Roman" w:eastAsia="Times New Roman" w:hAnsi="Times New Roman" w:cs="Times New Roman"/>
          <w:sz w:val="24"/>
          <w:szCs w:val="24"/>
        </w:rPr>
        <w:t>Django</w:t>
      </w:r>
      <w:r w:rsidR="00A32D50">
        <w:rPr>
          <w:rFonts w:ascii="Times New Roman" w:eastAsia="Times New Roman" w:hAnsi="Times New Roman" w:cs="Times New Roman"/>
          <w:sz w:val="24"/>
          <w:szCs w:val="24"/>
        </w:rPr>
        <w:t xml:space="preserve"> framework</w:t>
      </w:r>
      <w:r w:rsidR="005717B1">
        <w:rPr>
          <w:rFonts w:ascii="Times New Roman" w:eastAsia="Times New Roman" w:hAnsi="Times New Roman" w:cs="Times New Roman"/>
          <w:sz w:val="24"/>
          <w:szCs w:val="24"/>
        </w:rPr>
        <w:t>s</w:t>
      </w:r>
      <w:r w:rsidR="004E720E">
        <w:rPr>
          <w:rFonts w:ascii="Times New Roman" w:eastAsia="Times New Roman" w:hAnsi="Times New Roman" w:cs="Times New Roman"/>
          <w:sz w:val="24"/>
          <w:szCs w:val="24"/>
        </w:rPr>
        <w:t xml:space="preserve"> </w:t>
      </w:r>
      <w:r w:rsidR="005717B1">
        <w:rPr>
          <w:rFonts w:ascii="Times New Roman" w:eastAsia="Times New Roman" w:hAnsi="Times New Roman" w:cs="Times New Roman"/>
          <w:sz w:val="24"/>
          <w:szCs w:val="24"/>
        </w:rPr>
        <w:t>will be used</w:t>
      </w:r>
      <w:r w:rsidR="00941BE9">
        <w:rPr>
          <w:rFonts w:ascii="Times New Roman" w:eastAsia="Times New Roman" w:hAnsi="Times New Roman" w:cs="Times New Roman"/>
          <w:sz w:val="24"/>
          <w:szCs w:val="24"/>
        </w:rPr>
        <w:t xml:space="preserve">. </w:t>
      </w:r>
      <w:proofErr w:type="gramStart"/>
      <w:r w:rsidR="00941BE9">
        <w:rPr>
          <w:rFonts w:ascii="Times New Roman" w:eastAsia="Times New Roman" w:hAnsi="Times New Roman" w:cs="Times New Roman"/>
          <w:sz w:val="24"/>
          <w:szCs w:val="24"/>
        </w:rPr>
        <w:t xml:space="preserve">And </w:t>
      </w:r>
      <w:r w:rsidR="0013014E">
        <w:rPr>
          <w:rFonts w:ascii="Times New Roman" w:eastAsia="Times New Roman" w:hAnsi="Times New Roman" w:cs="Times New Roman"/>
          <w:sz w:val="24"/>
          <w:szCs w:val="24"/>
        </w:rPr>
        <w:t>also</w:t>
      </w:r>
      <w:proofErr w:type="gramEnd"/>
      <w:r w:rsidR="0013014E">
        <w:rPr>
          <w:rFonts w:ascii="Times New Roman" w:eastAsia="Times New Roman" w:hAnsi="Times New Roman" w:cs="Times New Roman"/>
          <w:sz w:val="24"/>
          <w:szCs w:val="24"/>
        </w:rPr>
        <w:t>,</w:t>
      </w:r>
      <w:r w:rsidR="00941BE9">
        <w:rPr>
          <w:rFonts w:ascii="Times New Roman" w:eastAsia="Times New Roman" w:hAnsi="Times New Roman" w:cs="Times New Roman"/>
          <w:sz w:val="24"/>
          <w:szCs w:val="24"/>
        </w:rPr>
        <w:t xml:space="preserve"> </w:t>
      </w:r>
      <w:r w:rsidR="00295055">
        <w:rPr>
          <w:rFonts w:ascii="Times New Roman" w:eastAsia="Times New Roman" w:hAnsi="Times New Roman" w:cs="Times New Roman"/>
          <w:sz w:val="24"/>
          <w:szCs w:val="24"/>
        </w:rPr>
        <w:t xml:space="preserve">there </w:t>
      </w:r>
      <w:r w:rsidR="00293C65">
        <w:rPr>
          <w:rFonts w:ascii="Times New Roman" w:eastAsia="Times New Roman" w:hAnsi="Times New Roman" w:cs="Times New Roman"/>
          <w:sz w:val="24"/>
          <w:szCs w:val="24"/>
        </w:rPr>
        <w:t>will be</w:t>
      </w:r>
      <w:r w:rsidR="00941BE9">
        <w:rPr>
          <w:rFonts w:ascii="Times New Roman" w:eastAsia="Times New Roman" w:hAnsi="Times New Roman" w:cs="Times New Roman"/>
          <w:sz w:val="24"/>
          <w:szCs w:val="24"/>
        </w:rPr>
        <w:t xml:space="preserve"> a mobile application parallel to this project and for that</w:t>
      </w:r>
      <w:r w:rsidR="00956500">
        <w:rPr>
          <w:rFonts w:ascii="Times New Roman" w:eastAsia="Times New Roman" w:hAnsi="Times New Roman" w:cs="Times New Roman"/>
          <w:sz w:val="24"/>
          <w:szCs w:val="24"/>
        </w:rPr>
        <w:t>,</w:t>
      </w:r>
      <w:r w:rsidR="00941BE9">
        <w:rPr>
          <w:rFonts w:ascii="Times New Roman" w:eastAsia="Times New Roman" w:hAnsi="Times New Roman" w:cs="Times New Roman"/>
          <w:sz w:val="24"/>
          <w:szCs w:val="24"/>
        </w:rPr>
        <w:t xml:space="preserve"> </w:t>
      </w:r>
      <w:r w:rsidR="00A32D50">
        <w:rPr>
          <w:rFonts w:ascii="Times New Roman" w:eastAsia="Times New Roman" w:hAnsi="Times New Roman" w:cs="Times New Roman"/>
          <w:sz w:val="24"/>
          <w:szCs w:val="24"/>
        </w:rPr>
        <w:t xml:space="preserve">react native will be used. </w:t>
      </w:r>
    </w:p>
    <w:p w14:paraId="57976426" w14:textId="7BE8B2F1" w:rsidR="00615F9E" w:rsidRPr="00576C02" w:rsidRDefault="005736C7" w:rsidP="005736C7">
      <w:pPr>
        <w:pStyle w:val="ListParagraph"/>
        <w:spacing w:line="360" w:lineRule="auto"/>
        <w:jc w:val="both"/>
        <w:rPr>
          <w:sz w:val="24"/>
          <w:szCs w:val="24"/>
        </w:rPr>
      </w:pPr>
      <w:r>
        <w:rPr>
          <w:noProof/>
        </w:rPr>
        <mc:AlternateContent>
          <mc:Choice Requires="wpg">
            <w:drawing>
              <wp:anchor distT="0" distB="0" distL="114300" distR="114300" simplePos="0" relativeHeight="251661312" behindDoc="0" locked="0" layoutInCell="1" allowOverlap="1" wp14:anchorId="7F58C68C" wp14:editId="2527672F">
                <wp:simplePos x="0" y="0"/>
                <wp:positionH relativeFrom="column">
                  <wp:posOffset>5533</wp:posOffset>
                </wp:positionH>
                <wp:positionV relativeFrom="paragraph">
                  <wp:posOffset>400050</wp:posOffset>
                </wp:positionV>
                <wp:extent cx="6172200" cy="5300980"/>
                <wp:effectExtent l="0" t="0" r="0" b="0"/>
                <wp:wrapSquare wrapText="bothSides"/>
                <wp:docPr id="3" name="Group 3"/>
                <wp:cNvGraphicFramePr/>
                <a:graphic xmlns:a="http://schemas.openxmlformats.org/drawingml/2006/main">
                  <a:graphicData uri="http://schemas.microsoft.com/office/word/2010/wordprocessingGroup">
                    <wpg:wgp>
                      <wpg:cNvGrpSpPr/>
                      <wpg:grpSpPr>
                        <a:xfrm>
                          <a:off x="0" y="0"/>
                          <a:ext cx="6172200" cy="5300980"/>
                          <a:chOff x="0" y="0"/>
                          <a:chExt cx="5935980" cy="5124450"/>
                        </a:xfrm>
                      </wpg:grpSpPr>
                      <pic:pic xmlns:pic="http://schemas.openxmlformats.org/drawingml/2006/picture">
                        <pic:nvPicPr>
                          <pic:cNvPr id="1" name="Picture 1"/>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5980" cy="4800600"/>
                          </a:xfrm>
                          <a:prstGeom prst="rect">
                            <a:avLst/>
                          </a:prstGeom>
                          <a:noFill/>
                          <a:ln>
                            <a:noFill/>
                          </a:ln>
                        </pic:spPr>
                      </pic:pic>
                      <wps:wsp>
                        <wps:cNvPr id="2" name="Text Box 2"/>
                        <wps:cNvSpPr txBox="1"/>
                        <wps:spPr>
                          <a:xfrm>
                            <a:off x="0" y="4857750"/>
                            <a:ext cx="5935980" cy="266700"/>
                          </a:xfrm>
                          <a:prstGeom prst="rect">
                            <a:avLst/>
                          </a:prstGeom>
                          <a:solidFill>
                            <a:prstClr val="white"/>
                          </a:solidFill>
                          <a:ln>
                            <a:noFill/>
                          </a:ln>
                        </wps:spPr>
                        <wps:txbx>
                          <w:txbxContent>
                            <w:p w14:paraId="508DE3DD" w14:textId="1C67BE2C" w:rsidR="00291934" w:rsidRPr="00190949" w:rsidRDefault="00291934" w:rsidP="00291934">
                              <w:pPr>
                                <w:pStyle w:val="Caption"/>
                                <w:jc w:val="center"/>
                                <w:rPr>
                                  <w:noProof/>
                                </w:rPr>
                              </w:pPr>
                              <w:r>
                                <w:t xml:space="preserve">Figure </w:t>
                              </w:r>
                              <w:fldSimple w:instr=" STYLEREF 1 \s ">
                                <w:r w:rsidR="00BA0D0B">
                                  <w:rPr>
                                    <w:noProof/>
                                  </w:rPr>
                                  <w:t>5</w:t>
                                </w:r>
                              </w:fldSimple>
                              <w:r>
                                <w:t>.</w:t>
                              </w:r>
                              <w:fldSimple w:instr=" SEQ Figure \* ARABIC \s 1 ">
                                <w:r w:rsidR="00BA0D0B">
                                  <w:rPr>
                                    <w:noProof/>
                                  </w:rPr>
                                  <w:t>1</w:t>
                                </w:r>
                              </w:fldSimple>
                              <w:r>
                                <w:t xml:space="preserve"> </w:t>
                              </w:r>
                              <w:r w:rsidR="004A374B">
                                <w:t>System Diagram</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F58C68C" id="Group 3" o:spid="_x0000_s1026" style="position:absolute;left:0;text-align:left;margin-left:.45pt;margin-top:31.5pt;width:486pt;height:417.4pt;z-index:251661312;mso-width-relative:margin;mso-height-relative:margin" coordsize="59359,51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359;height:48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">
                  <v:imagedata r:id="rId16" o:title=""/>
                </v:shape>
                <v:shapetype id="_x0000_t202" coordsize="21600,21600" o:spt="202" path="m,l,21600r21600,l21600,xe">
                  <v:stroke joinstyle="miter"/>
                  <v:path gradientshapeok="t" o:connecttype="rect"/>
                </v:shapetype>
                <v:shape id="Text Box 2" o:spid="_x0000_s1028" type="#_x0000_t202" style="position:absolute;top:48577;width:5935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508DE3DD" w14:textId="1C67BE2C" w:rsidR="00291934" w:rsidRPr="00190949" w:rsidRDefault="00291934" w:rsidP="00291934">
                        <w:pPr>
                          <w:pStyle w:val="Caption"/>
                          <w:jc w:val="center"/>
                          <w:rPr>
                            <w:noProof/>
                          </w:rPr>
                        </w:pPr>
                        <w:r>
                          <w:t xml:space="preserve">Figure </w:t>
                        </w:r>
                        <w:fldSimple w:instr=" STYLEREF 1 \s ">
                          <w:r w:rsidR="00BA0D0B">
                            <w:rPr>
                              <w:noProof/>
                            </w:rPr>
                            <w:t>5</w:t>
                          </w:r>
                        </w:fldSimple>
                        <w:r>
                          <w:t>.</w:t>
                        </w:r>
                        <w:fldSimple w:instr=" SEQ Figure \* ARABIC \s 1 ">
                          <w:r w:rsidR="00BA0D0B">
                            <w:rPr>
                              <w:noProof/>
                            </w:rPr>
                            <w:t>1</w:t>
                          </w:r>
                        </w:fldSimple>
                        <w:r>
                          <w:t xml:space="preserve"> </w:t>
                        </w:r>
                        <w:r w:rsidR="004A374B">
                          <w:t>System Diagram</w:t>
                        </w:r>
                      </w:p>
                    </w:txbxContent>
                  </v:textbox>
                </v:shape>
                <w10:wrap type="square"/>
              </v:group>
            </w:pict>
          </mc:Fallback>
        </mc:AlternateContent>
      </w:r>
    </w:p>
    <w:p w14:paraId="2E4114A6" w14:textId="3C740A21" w:rsidR="00936DC1" w:rsidRDefault="00F47F80" w:rsidP="005736C7">
      <w:r>
        <w:br w:type="page"/>
      </w:r>
    </w:p>
    <w:p w14:paraId="113F3EC9" w14:textId="77777777" w:rsidR="003F1BA0" w:rsidRDefault="2641D599" w:rsidP="00937B56">
      <w:pPr>
        <w:pStyle w:val="Heading1"/>
        <w:numPr>
          <w:ilvl w:val="0"/>
          <w:numId w:val="7"/>
        </w:numPr>
      </w:pPr>
      <w:bookmarkStart w:id="5" w:name="_Toc115040265"/>
      <w:r w:rsidRPr="209D371C">
        <w:lastRenderedPageBreak/>
        <w:t>Resource Requirements</w:t>
      </w:r>
      <w:bookmarkEnd w:id="5"/>
    </w:p>
    <w:p w14:paraId="275D7428" w14:textId="77777777" w:rsidR="005736C7" w:rsidRPr="005736C7" w:rsidRDefault="005736C7" w:rsidP="005736C7">
      <w:pPr>
        <w:spacing w:after="0"/>
      </w:pPr>
    </w:p>
    <w:p w14:paraId="7D6A50BC" w14:textId="58364A3F" w:rsidR="005D5F14" w:rsidRPr="003F1BA0" w:rsidRDefault="00C34132"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2 x 4 cores</w:t>
      </w:r>
      <w:r w:rsidR="006D28ED" w:rsidRPr="003F1BA0">
        <w:rPr>
          <w:rFonts w:ascii="Times New Roman" w:hAnsi="Times New Roman" w:cs="Times New Roman"/>
          <w:sz w:val="24"/>
          <w:szCs w:val="24"/>
        </w:rPr>
        <w:t>;</w:t>
      </w:r>
      <w:r w:rsidRPr="003F1BA0">
        <w:rPr>
          <w:rFonts w:ascii="Times New Roman" w:hAnsi="Times New Roman" w:cs="Times New Roman"/>
          <w:sz w:val="24"/>
          <w:szCs w:val="24"/>
        </w:rPr>
        <w:t xml:space="preserve"> 4G</w:t>
      </w:r>
      <w:r w:rsidR="006D28ED" w:rsidRPr="003F1BA0">
        <w:rPr>
          <w:rFonts w:ascii="Times New Roman" w:hAnsi="Times New Roman" w:cs="Times New Roman"/>
          <w:sz w:val="24"/>
          <w:szCs w:val="24"/>
        </w:rPr>
        <w:t xml:space="preserve">B RAM; </w:t>
      </w:r>
      <w:r w:rsidR="008B17CF" w:rsidRPr="003F1BA0">
        <w:rPr>
          <w:rFonts w:ascii="Times New Roman" w:hAnsi="Times New Roman" w:cs="Times New Roman"/>
          <w:sz w:val="24"/>
          <w:szCs w:val="24"/>
        </w:rPr>
        <w:t xml:space="preserve">100GB SSD; Ubuntu </w:t>
      </w:r>
      <w:r w:rsidR="00355D94" w:rsidRPr="003F1BA0">
        <w:rPr>
          <w:rFonts w:ascii="Times New Roman" w:hAnsi="Times New Roman" w:cs="Times New Roman"/>
          <w:sz w:val="24"/>
          <w:szCs w:val="24"/>
        </w:rPr>
        <w:t>18</w:t>
      </w:r>
      <w:r w:rsidR="008B17CF" w:rsidRPr="003F1BA0">
        <w:rPr>
          <w:rFonts w:ascii="Times New Roman" w:hAnsi="Times New Roman" w:cs="Times New Roman"/>
          <w:sz w:val="24"/>
          <w:szCs w:val="24"/>
        </w:rPr>
        <w:t xml:space="preserve">.04 </w:t>
      </w:r>
      <w:r w:rsidR="00C35E26" w:rsidRPr="003F1BA0">
        <w:rPr>
          <w:rFonts w:ascii="Times New Roman" w:hAnsi="Times New Roman" w:cs="Times New Roman"/>
          <w:sz w:val="24"/>
          <w:szCs w:val="24"/>
        </w:rPr>
        <w:t>s</w:t>
      </w:r>
      <w:r w:rsidR="008B17CF" w:rsidRPr="003F1BA0">
        <w:rPr>
          <w:rFonts w:ascii="Times New Roman" w:hAnsi="Times New Roman" w:cs="Times New Roman"/>
          <w:sz w:val="24"/>
          <w:szCs w:val="24"/>
        </w:rPr>
        <w:t xml:space="preserve">ervers for </w:t>
      </w:r>
      <w:r w:rsidR="00C35E26" w:rsidRPr="003F1BA0">
        <w:rPr>
          <w:rFonts w:ascii="Times New Roman" w:hAnsi="Times New Roman" w:cs="Times New Roman"/>
          <w:sz w:val="24"/>
          <w:szCs w:val="24"/>
        </w:rPr>
        <w:t>deploy testing blockchains.</w:t>
      </w:r>
    </w:p>
    <w:p w14:paraId="04BE4106" w14:textId="4BEA8D15" w:rsidR="00C35E26" w:rsidRPr="003F1BA0" w:rsidRDefault="00676CA6"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2 cores</w:t>
      </w:r>
      <w:r w:rsidR="00DC2CED" w:rsidRPr="003F1BA0">
        <w:rPr>
          <w:rFonts w:ascii="Times New Roman" w:hAnsi="Times New Roman" w:cs="Times New Roman"/>
          <w:sz w:val="24"/>
          <w:szCs w:val="24"/>
        </w:rPr>
        <w:t>;</w:t>
      </w:r>
      <w:r w:rsidRPr="003F1BA0">
        <w:rPr>
          <w:rFonts w:ascii="Times New Roman" w:hAnsi="Times New Roman" w:cs="Times New Roman"/>
          <w:sz w:val="24"/>
          <w:szCs w:val="24"/>
        </w:rPr>
        <w:t xml:space="preserve"> 2GB RAM</w:t>
      </w:r>
      <w:r w:rsidR="00DC2CED" w:rsidRPr="003F1BA0">
        <w:rPr>
          <w:rFonts w:ascii="Times New Roman" w:hAnsi="Times New Roman" w:cs="Times New Roman"/>
          <w:sz w:val="24"/>
          <w:szCs w:val="24"/>
        </w:rPr>
        <w:t>;</w:t>
      </w:r>
      <w:r w:rsidRPr="003F1BA0">
        <w:rPr>
          <w:rFonts w:ascii="Times New Roman" w:hAnsi="Times New Roman" w:cs="Times New Roman"/>
          <w:sz w:val="24"/>
          <w:szCs w:val="24"/>
        </w:rPr>
        <w:t xml:space="preserve"> 100GB SSD; Ubuntu 2</w:t>
      </w:r>
      <w:r w:rsidR="00355D94" w:rsidRPr="003F1BA0">
        <w:rPr>
          <w:rFonts w:ascii="Times New Roman" w:hAnsi="Times New Roman" w:cs="Times New Roman"/>
          <w:sz w:val="24"/>
          <w:szCs w:val="24"/>
        </w:rPr>
        <w:t>2</w:t>
      </w:r>
      <w:r w:rsidRPr="003F1BA0">
        <w:rPr>
          <w:rFonts w:ascii="Times New Roman" w:hAnsi="Times New Roman" w:cs="Times New Roman"/>
          <w:sz w:val="24"/>
          <w:szCs w:val="24"/>
        </w:rPr>
        <w:t>.04 server to host 4 web servers.</w:t>
      </w:r>
    </w:p>
    <w:p w14:paraId="2ABEF0A1" w14:textId="35FC51EA" w:rsidR="00C643F3" w:rsidRPr="003F1BA0" w:rsidRDefault="00C643F3"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5 High performance lapto</w:t>
      </w:r>
      <w:r w:rsidR="005E37B6" w:rsidRPr="003F1BA0">
        <w:rPr>
          <w:rFonts w:ascii="Times New Roman" w:hAnsi="Times New Roman" w:cs="Times New Roman"/>
          <w:sz w:val="24"/>
          <w:szCs w:val="24"/>
        </w:rPr>
        <w:t>ps</w:t>
      </w:r>
      <w:r w:rsidRPr="003F1BA0">
        <w:rPr>
          <w:rFonts w:ascii="Times New Roman" w:hAnsi="Times New Roman" w:cs="Times New Roman"/>
          <w:sz w:val="24"/>
          <w:szCs w:val="24"/>
        </w:rPr>
        <w:t xml:space="preserve"> for </w:t>
      </w:r>
      <w:r w:rsidR="005E37B6" w:rsidRPr="003F1BA0">
        <w:rPr>
          <w:rFonts w:ascii="Times New Roman" w:hAnsi="Times New Roman" w:cs="Times New Roman"/>
          <w:sz w:val="24"/>
          <w:szCs w:val="24"/>
        </w:rPr>
        <w:t>development team</w:t>
      </w:r>
    </w:p>
    <w:p w14:paraId="0F42EE20" w14:textId="32AEE801" w:rsidR="0032438B" w:rsidRPr="003F1BA0" w:rsidRDefault="0032438B"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High speed internet connection</w:t>
      </w:r>
    </w:p>
    <w:p w14:paraId="10455594" w14:textId="1909D466" w:rsidR="00676CA6" w:rsidRPr="003F1BA0" w:rsidRDefault="000E2FAE" w:rsidP="005736C7">
      <w:pPr>
        <w:pStyle w:val="ListParagraph"/>
        <w:numPr>
          <w:ilvl w:val="0"/>
          <w:numId w:val="12"/>
        </w:numPr>
        <w:spacing w:line="360" w:lineRule="auto"/>
        <w:rPr>
          <w:rFonts w:ascii="Times New Roman" w:hAnsi="Times New Roman" w:cs="Times New Roman"/>
          <w:sz w:val="24"/>
          <w:szCs w:val="24"/>
        </w:rPr>
      </w:pPr>
      <w:proofErr w:type="spellStart"/>
      <w:r w:rsidRPr="003F1BA0">
        <w:rPr>
          <w:rFonts w:ascii="Times New Roman" w:hAnsi="Times New Roman" w:cs="Times New Roman"/>
          <w:sz w:val="24"/>
          <w:szCs w:val="24"/>
        </w:rPr>
        <w:t>Pycharm</w:t>
      </w:r>
      <w:proofErr w:type="spellEnd"/>
      <w:r w:rsidRPr="003F1BA0">
        <w:rPr>
          <w:rFonts w:ascii="Times New Roman" w:hAnsi="Times New Roman" w:cs="Times New Roman"/>
          <w:sz w:val="24"/>
          <w:szCs w:val="24"/>
        </w:rPr>
        <w:t xml:space="preserve"> </w:t>
      </w:r>
      <w:r w:rsidR="00C643F3" w:rsidRPr="003F1BA0">
        <w:rPr>
          <w:rFonts w:ascii="Times New Roman" w:hAnsi="Times New Roman" w:cs="Times New Roman"/>
          <w:sz w:val="24"/>
          <w:szCs w:val="24"/>
        </w:rPr>
        <w:t>Python IDE</w:t>
      </w:r>
    </w:p>
    <w:p w14:paraId="34DA9174" w14:textId="67BF0ED1" w:rsidR="00C643F3" w:rsidRPr="003F1BA0" w:rsidRDefault="00C643F3" w:rsidP="005736C7">
      <w:pPr>
        <w:pStyle w:val="ListParagraph"/>
        <w:numPr>
          <w:ilvl w:val="0"/>
          <w:numId w:val="12"/>
        </w:numPr>
        <w:spacing w:line="360" w:lineRule="auto"/>
        <w:rPr>
          <w:rFonts w:ascii="Times New Roman" w:hAnsi="Times New Roman" w:cs="Times New Roman"/>
          <w:sz w:val="24"/>
          <w:szCs w:val="24"/>
        </w:rPr>
      </w:pPr>
      <w:proofErr w:type="spellStart"/>
      <w:r w:rsidRPr="003F1BA0">
        <w:rPr>
          <w:rFonts w:ascii="Times New Roman" w:hAnsi="Times New Roman" w:cs="Times New Roman"/>
          <w:sz w:val="24"/>
          <w:szCs w:val="24"/>
        </w:rPr>
        <w:t>Webstrom</w:t>
      </w:r>
      <w:proofErr w:type="spellEnd"/>
      <w:r w:rsidRPr="003F1BA0">
        <w:rPr>
          <w:rFonts w:ascii="Times New Roman" w:hAnsi="Times New Roman" w:cs="Times New Roman"/>
          <w:sz w:val="24"/>
          <w:szCs w:val="24"/>
        </w:rPr>
        <w:t xml:space="preserve"> JS IDE</w:t>
      </w:r>
    </w:p>
    <w:p w14:paraId="7F87CFFF" w14:textId="5B5B2BC5" w:rsidR="00C643F3" w:rsidRPr="003F1BA0" w:rsidRDefault="00C643F3"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Figma to design frontend</w:t>
      </w:r>
    </w:p>
    <w:p w14:paraId="638C9AD4" w14:textId="0E849C2C" w:rsidR="00C643F3" w:rsidRPr="003F1BA0" w:rsidRDefault="00C643F3" w:rsidP="005736C7">
      <w:pPr>
        <w:pStyle w:val="ListParagraph"/>
        <w:numPr>
          <w:ilvl w:val="0"/>
          <w:numId w:val="12"/>
        </w:numPr>
        <w:spacing w:line="360" w:lineRule="auto"/>
        <w:rPr>
          <w:rFonts w:ascii="Times New Roman" w:hAnsi="Times New Roman" w:cs="Times New Roman"/>
          <w:sz w:val="24"/>
          <w:szCs w:val="24"/>
        </w:rPr>
      </w:pPr>
      <w:proofErr w:type="spellStart"/>
      <w:r w:rsidRPr="003F1BA0">
        <w:rPr>
          <w:rFonts w:ascii="Times New Roman" w:hAnsi="Times New Roman" w:cs="Times New Roman"/>
          <w:sz w:val="24"/>
          <w:szCs w:val="24"/>
        </w:rPr>
        <w:t>Github</w:t>
      </w:r>
      <w:proofErr w:type="spellEnd"/>
      <w:r w:rsidRPr="003F1BA0">
        <w:rPr>
          <w:rFonts w:ascii="Times New Roman" w:hAnsi="Times New Roman" w:cs="Times New Roman"/>
          <w:sz w:val="24"/>
          <w:szCs w:val="24"/>
        </w:rPr>
        <w:t xml:space="preserve"> for version controlling</w:t>
      </w:r>
    </w:p>
    <w:p w14:paraId="07D16FA5" w14:textId="65FAAF23" w:rsidR="005E37B6" w:rsidRPr="003F1BA0" w:rsidRDefault="00C643F3" w:rsidP="005736C7">
      <w:pPr>
        <w:pStyle w:val="ListParagraph"/>
        <w:numPr>
          <w:ilvl w:val="0"/>
          <w:numId w:val="12"/>
        </w:numPr>
        <w:spacing w:line="360" w:lineRule="auto"/>
        <w:rPr>
          <w:rFonts w:ascii="Times New Roman" w:hAnsi="Times New Roman" w:cs="Times New Roman"/>
          <w:sz w:val="24"/>
          <w:szCs w:val="24"/>
        </w:rPr>
      </w:pPr>
      <w:r w:rsidRPr="003F1BA0">
        <w:rPr>
          <w:rFonts w:ascii="Times New Roman" w:hAnsi="Times New Roman" w:cs="Times New Roman"/>
          <w:sz w:val="24"/>
          <w:szCs w:val="24"/>
        </w:rPr>
        <w:t>Jira for project management</w:t>
      </w:r>
    </w:p>
    <w:p w14:paraId="6F461034" w14:textId="19228B66" w:rsidR="609DC665" w:rsidRPr="000C3585" w:rsidRDefault="609DC665" w:rsidP="005736C7">
      <w:pPr>
        <w:pStyle w:val="ListParagraph"/>
        <w:numPr>
          <w:ilvl w:val="0"/>
          <w:numId w:val="10"/>
        </w:numPr>
        <w:spacing w:line="360" w:lineRule="auto"/>
        <w:rPr>
          <w:rFonts w:ascii="Times New Roman" w:eastAsia="Times New Roman" w:hAnsi="Times New Roman" w:cs="Times New Roman"/>
          <w:sz w:val="24"/>
          <w:szCs w:val="24"/>
        </w:rPr>
      </w:pPr>
      <w:r>
        <w:br w:type="page"/>
      </w:r>
    </w:p>
    <w:p w14:paraId="10B9565B" w14:textId="0363B2A9" w:rsidR="00181C33" w:rsidRDefault="7EF6F5AB" w:rsidP="00AC2948">
      <w:pPr>
        <w:pStyle w:val="Heading1"/>
        <w:numPr>
          <w:ilvl w:val="0"/>
          <w:numId w:val="7"/>
        </w:numPr>
        <w:rPr>
          <w:rFonts w:eastAsia="Times New Roman" w:cs="Times New Roman"/>
          <w:b w:val="0"/>
          <w:bCs/>
          <w:szCs w:val="24"/>
        </w:rPr>
      </w:pPr>
      <w:bookmarkStart w:id="6" w:name="_Toc115040266"/>
      <w:r w:rsidRPr="6ED14A28">
        <w:lastRenderedPageBreak/>
        <w:t>References</w:t>
      </w:r>
      <w:bookmarkEnd w:id="6"/>
    </w:p>
    <w:p w14:paraId="4C5F9461" w14:textId="77777777" w:rsidR="00A53421" w:rsidRDefault="00A53421" w:rsidP="00A53421">
      <w:pPr>
        <w:widowControl w:val="0"/>
        <w:autoSpaceDE w:val="0"/>
        <w:autoSpaceDN w:val="0"/>
        <w:adjustRightInd w:val="0"/>
        <w:spacing w:after="0" w:line="360" w:lineRule="auto"/>
        <w:ind w:left="640" w:hanging="640"/>
        <w:rPr>
          <w:rFonts w:ascii="Times New Roman" w:eastAsia="Times New Roman" w:hAnsi="Times New Roman" w:cs="Times New Roman"/>
          <w:b/>
          <w:bCs/>
          <w:sz w:val="24"/>
          <w:szCs w:val="24"/>
        </w:rPr>
      </w:pPr>
    </w:p>
    <w:p w14:paraId="21B95F42" w14:textId="35A66AE5"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szCs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Pr="00181C33">
        <w:rPr>
          <w:rFonts w:ascii="Times New Roman" w:hAnsi="Times New Roman" w:cs="Times New Roman"/>
          <w:noProof/>
          <w:sz w:val="24"/>
          <w:szCs w:val="24"/>
        </w:rPr>
        <w:t>[1]</w:t>
      </w:r>
      <w:r w:rsidRPr="00181C33">
        <w:rPr>
          <w:rFonts w:ascii="Times New Roman" w:hAnsi="Times New Roman" w:cs="Times New Roman"/>
          <w:noProof/>
          <w:sz w:val="24"/>
          <w:szCs w:val="24"/>
        </w:rPr>
        <w:tab/>
        <w:t xml:space="preserve">S. M. H. Bamakan, N. Nezhadsistani, O. Bodaghi, and Q. Qu, “Patents and intellectual property assets as non-fungible tokens; key technologies and challenges,” </w:t>
      </w:r>
      <w:r w:rsidRPr="00181C33">
        <w:rPr>
          <w:rFonts w:ascii="Times New Roman" w:hAnsi="Times New Roman" w:cs="Times New Roman"/>
          <w:i/>
          <w:iCs/>
          <w:noProof/>
          <w:sz w:val="24"/>
          <w:szCs w:val="24"/>
        </w:rPr>
        <w:t>Sci. Reports 2022 121</w:t>
      </w:r>
      <w:r w:rsidRPr="00181C33">
        <w:rPr>
          <w:rFonts w:ascii="Times New Roman" w:hAnsi="Times New Roman" w:cs="Times New Roman"/>
          <w:noProof/>
          <w:sz w:val="24"/>
          <w:szCs w:val="24"/>
        </w:rPr>
        <w:t>, vol. 12, no. 1, pp. 1–13, Feb. 2022, doi: 10.1038/s41598-022-05920-6.</w:t>
      </w:r>
    </w:p>
    <w:p w14:paraId="5F883593" w14:textId="77777777"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szCs w:val="24"/>
        </w:rPr>
      </w:pPr>
      <w:r w:rsidRPr="00181C33">
        <w:rPr>
          <w:rFonts w:ascii="Times New Roman" w:hAnsi="Times New Roman" w:cs="Times New Roman"/>
          <w:noProof/>
          <w:sz w:val="24"/>
          <w:szCs w:val="24"/>
        </w:rPr>
        <w:t>[2]</w:t>
      </w:r>
      <w:r w:rsidRPr="00181C33">
        <w:rPr>
          <w:rFonts w:ascii="Times New Roman" w:hAnsi="Times New Roman" w:cs="Times New Roman"/>
          <w:noProof/>
          <w:sz w:val="24"/>
          <w:szCs w:val="24"/>
        </w:rPr>
        <w:tab/>
        <w:t>“Difference between Centralized Database and Distributed Database - GeeksforGeeks.” https://www.geeksforgeeks.org/difference-between-centralized-database-and-distributed-database/ (accessed Sep. 21, 2022).</w:t>
      </w:r>
    </w:p>
    <w:p w14:paraId="077C3700" w14:textId="77777777"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szCs w:val="24"/>
        </w:rPr>
      </w:pPr>
      <w:r w:rsidRPr="00181C33">
        <w:rPr>
          <w:rFonts w:ascii="Times New Roman" w:hAnsi="Times New Roman" w:cs="Times New Roman"/>
          <w:noProof/>
          <w:sz w:val="24"/>
          <w:szCs w:val="24"/>
        </w:rPr>
        <w:t>[3]</w:t>
      </w:r>
      <w:r w:rsidRPr="00181C33">
        <w:rPr>
          <w:rFonts w:ascii="Times New Roman" w:hAnsi="Times New Roman" w:cs="Times New Roman"/>
          <w:noProof/>
          <w:sz w:val="24"/>
          <w:szCs w:val="24"/>
        </w:rPr>
        <w:tab/>
        <w:t>“What is Blockchain Technology? - IBM Blockchain | IBM.” https://www.ibm.com/topics/what-is-blockchain (accessed Sep. 21, 2022).</w:t>
      </w:r>
    </w:p>
    <w:p w14:paraId="4356B25F" w14:textId="77777777"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szCs w:val="24"/>
        </w:rPr>
      </w:pPr>
      <w:r w:rsidRPr="00181C33">
        <w:rPr>
          <w:rFonts w:ascii="Times New Roman" w:hAnsi="Times New Roman" w:cs="Times New Roman"/>
          <w:noProof/>
          <w:sz w:val="24"/>
          <w:szCs w:val="24"/>
        </w:rPr>
        <w:t>[4]</w:t>
      </w:r>
      <w:r w:rsidRPr="00181C33">
        <w:rPr>
          <w:rFonts w:ascii="Times New Roman" w:hAnsi="Times New Roman" w:cs="Times New Roman"/>
          <w:noProof/>
          <w:sz w:val="24"/>
          <w:szCs w:val="24"/>
        </w:rPr>
        <w:tab/>
        <w:t>“Blockchain vs Database: Understanding The Difference.” https://101blockchains.com/blockchain-vs-database-the-difference/ (accessed Sep. 21, 2022).</w:t>
      </w:r>
    </w:p>
    <w:p w14:paraId="7005C944" w14:textId="77777777"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szCs w:val="24"/>
        </w:rPr>
      </w:pPr>
      <w:r w:rsidRPr="00181C33">
        <w:rPr>
          <w:rFonts w:ascii="Times New Roman" w:hAnsi="Times New Roman" w:cs="Times New Roman"/>
          <w:noProof/>
          <w:sz w:val="24"/>
          <w:szCs w:val="24"/>
        </w:rPr>
        <w:t>[5]</w:t>
      </w:r>
      <w:r w:rsidRPr="00181C33">
        <w:rPr>
          <w:rFonts w:ascii="Times New Roman" w:hAnsi="Times New Roman" w:cs="Times New Roman"/>
          <w:noProof/>
          <w:sz w:val="24"/>
          <w:szCs w:val="24"/>
        </w:rPr>
        <w:tab/>
        <w:t>“Non-Fungible Tokens (NFTs) Explained | AWS Blockchain.” https://aws.amazon.com/blockchain/nfts-explained/ (accessed Sep. 21, 2022).</w:t>
      </w:r>
    </w:p>
    <w:p w14:paraId="29071EFB" w14:textId="77777777" w:rsidR="00181C33" w:rsidRPr="00181C33" w:rsidRDefault="00181C33" w:rsidP="005736C7">
      <w:pPr>
        <w:widowControl w:val="0"/>
        <w:autoSpaceDE w:val="0"/>
        <w:autoSpaceDN w:val="0"/>
        <w:adjustRightInd w:val="0"/>
        <w:spacing w:line="360" w:lineRule="auto"/>
        <w:ind w:left="640" w:hanging="640"/>
        <w:rPr>
          <w:rFonts w:ascii="Times New Roman" w:hAnsi="Times New Roman" w:cs="Times New Roman"/>
          <w:noProof/>
          <w:sz w:val="24"/>
        </w:rPr>
      </w:pPr>
      <w:r w:rsidRPr="00181C33">
        <w:rPr>
          <w:rFonts w:ascii="Times New Roman" w:hAnsi="Times New Roman" w:cs="Times New Roman"/>
          <w:noProof/>
          <w:sz w:val="24"/>
          <w:szCs w:val="24"/>
        </w:rPr>
        <w:t>[6]</w:t>
      </w:r>
      <w:r w:rsidRPr="00181C33">
        <w:rPr>
          <w:rFonts w:ascii="Times New Roman" w:hAnsi="Times New Roman" w:cs="Times New Roman"/>
          <w:noProof/>
          <w:sz w:val="24"/>
          <w:szCs w:val="24"/>
        </w:rPr>
        <w:tab/>
        <w:t>“Mutability - Definition, Meaning &amp; Synonyms | Vocabulary.com.” https://www.vocabulary.com/dictionary/mutability (accessed Sep. 25, 2022).</w:t>
      </w:r>
    </w:p>
    <w:p w14:paraId="000B3452" w14:textId="10B514FB" w:rsidR="00181C33" w:rsidRDefault="00181C33">
      <w:pPr>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fldChar w:fldCharType="end"/>
      </w:r>
    </w:p>
    <w:p w14:paraId="46F3D9FF" w14:textId="43D0CDE8" w:rsidR="6441B9A3" w:rsidRDefault="6441B9A3" w:rsidP="00AC2948">
      <w:pPr>
        <w:pStyle w:val="Heading1"/>
        <w:numPr>
          <w:ilvl w:val="0"/>
          <w:numId w:val="7"/>
        </w:numPr>
        <w:rPr>
          <w:rFonts w:eastAsia="Times New Roman" w:cs="Times New Roman"/>
          <w:bCs/>
          <w:szCs w:val="24"/>
        </w:rPr>
      </w:pPr>
      <w:r>
        <w:br w:type="page"/>
      </w:r>
      <w:bookmarkStart w:id="7" w:name="_Toc115040267"/>
      <w:r w:rsidR="26264864" w:rsidRPr="5CFD3A5E">
        <w:rPr>
          <w:rFonts w:eastAsia="Times New Roman" w:cs="Times New Roman"/>
          <w:bCs/>
          <w:szCs w:val="24"/>
        </w:rPr>
        <w:lastRenderedPageBreak/>
        <w:t>Appendix</w:t>
      </w:r>
      <w:r w:rsidR="616C3341" w:rsidRPr="308CCE2E">
        <w:rPr>
          <w:rFonts w:eastAsia="Times New Roman" w:cs="Times New Roman"/>
          <w:bCs/>
          <w:szCs w:val="24"/>
        </w:rPr>
        <w:t xml:space="preserve"> - Plan of Action</w:t>
      </w:r>
      <w:bookmarkEnd w:id="7"/>
    </w:p>
    <w:p w14:paraId="37752A32" w14:textId="77777777" w:rsidR="005736C7" w:rsidRPr="005736C7" w:rsidRDefault="005736C7" w:rsidP="005736C7"/>
    <w:tbl>
      <w:tblPr>
        <w:tblStyle w:val="TableGrid"/>
        <w:tblW w:w="9985" w:type="dxa"/>
        <w:tblLayout w:type="fixed"/>
        <w:tblLook w:val="06A0" w:firstRow="1" w:lastRow="0" w:firstColumn="1" w:lastColumn="0" w:noHBand="1" w:noVBand="1"/>
      </w:tblPr>
      <w:tblGrid>
        <w:gridCol w:w="2065"/>
        <w:gridCol w:w="630"/>
        <w:gridCol w:w="630"/>
        <w:gridCol w:w="630"/>
        <w:gridCol w:w="630"/>
        <w:gridCol w:w="630"/>
        <w:gridCol w:w="630"/>
        <w:gridCol w:w="720"/>
        <w:gridCol w:w="630"/>
        <w:gridCol w:w="720"/>
        <w:gridCol w:w="630"/>
        <w:gridCol w:w="720"/>
        <w:gridCol w:w="720"/>
      </w:tblGrid>
      <w:tr w:rsidR="007C61AD" w14:paraId="5D186A0F" w14:textId="77777777" w:rsidTr="005736C7">
        <w:trPr>
          <w:trHeight w:val="330"/>
        </w:trPr>
        <w:tc>
          <w:tcPr>
            <w:tcW w:w="2065" w:type="dxa"/>
          </w:tcPr>
          <w:p w14:paraId="73E04A43" w14:textId="195EB570" w:rsidR="14A0EE64" w:rsidRDefault="14A0EE64" w:rsidP="14A0EE64">
            <w:pPr>
              <w:rPr>
                <w:rFonts w:ascii="Times New Roman" w:eastAsia="Times New Roman" w:hAnsi="Times New Roman" w:cs="Times New Roman"/>
                <w:b/>
                <w:bCs/>
                <w:sz w:val="24"/>
                <w:szCs w:val="24"/>
              </w:rPr>
            </w:pPr>
          </w:p>
        </w:tc>
        <w:tc>
          <w:tcPr>
            <w:tcW w:w="2520" w:type="dxa"/>
            <w:gridSpan w:val="4"/>
          </w:tcPr>
          <w:p w14:paraId="09635879" w14:textId="7D28D7B3" w:rsidR="14A0EE64" w:rsidRDefault="03B2AECF" w:rsidP="14A0EE64">
            <w:pPr>
              <w:rPr>
                <w:rFonts w:ascii="Times New Roman" w:eastAsia="Times New Roman" w:hAnsi="Times New Roman" w:cs="Times New Roman"/>
                <w:b/>
                <w:bCs/>
                <w:sz w:val="24"/>
                <w:szCs w:val="24"/>
              </w:rPr>
            </w:pPr>
            <w:r w:rsidRPr="34D9B60A">
              <w:rPr>
                <w:rFonts w:ascii="Times New Roman" w:eastAsia="Times New Roman" w:hAnsi="Times New Roman" w:cs="Times New Roman"/>
                <w:b/>
                <w:bCs/>
                <w:sz w:val="24"/>
                <w:szCs w:val="24"/>
              </w:rPr>
              <w:t>2022</w:t>
            </w:r>
          </w:p>
        </w:tc>
        <w:tc>
          <w:tcPr>
            <w:tcW w:w="5400" w:type="dxa"/>
            <w:gridSpan w:val="8"/>
          </w:tcPr>
          <w:p w14:paraId="582FDD54" w14:textId="289D4BB3" w:rsidR="14A0EE64" w:rsidRDefault="03B2AECF" w:rsidP="14A0EE64">
            <w:pPr>
              <w:rPr>
                <w:rFonts w:ascii="Times New Roman" w:eastAsia="Times New Roman" w:hAnsi="Times New Roman" w:cs="Times New Roman"/>
                <w:b/>
                <w:bCs/>
                <w:sz w:val="24"/>
                <w:szCs w:val="24"/>
              </w:rPr>
            </w:pPr>
            <w:r w:rsidRPr="31E7A3AF">
              <w:rPr>
                <w:rFonts w:ascii="Times New Roman" w:eastAsia="Times New Roman" w:hAnsi="Times New Roman" w:cs="Times New Roman"/>
                <w:b/>
                <w:bCs/>
                <w:sz w:val="24"/>
                <w:szCs w:val="24"/>
              </w:rPr>
              <w:t>2023</w:t>
            </w:r>
          </w:p>
        </w:tc>
      </w:tr>
      <w:tr w:rsidR="00CB58D5" w14:paraId="6DC93C46" w14:textId="1CFAEE34" w:rsidTr="005736C7">
        <w:trPr>
          <w:trHeight w:val="555"/>
        </w:trPr>
        <w:tc>
          <w:tcPr>
            <w:tcW w:w="2065" w:type="dxa"/>
          </w:tcPr>
          <w:p w14:paraId="3331A06D" w14:textId="79F4CD8D" w:rsidR="7CA35D52" w:rsidRDefault="7CA35D52" w:rsidP="7CA35D52">
            <w:pPr>
              <w:rPr>
                <w:rFonts w:ascii="Times New Roman" w:eastAsia="Times New Roman" w:hAnsi="Times New Roman" w:cs="Times New Roman"/>
                <w:b/>
                <w:bCs/>
                <w:sz w:val="24"/>
                <w:szCs w:val="24"/>
              </w:rPr>
            </w:pPr>
          </w:p>
        </w:tc>
        <w:tc>
          <w:tcPr>
            <w:tcW w:w="630" w:type="dxa"/>
          </w:tcPr>
          <w:p w14:paraId="1D2ABFDD" w14:textId="57B83F73" w:rsidR="7CA35D52" w:rsidRDefault="6F6028C9" w:rsidP="7CA35D52">
            <w:pPr>
              <w:rPr>
                <w:rFonts w:ascii="Times New Roman" w:eastAsia="Times New Roman" w:hAnsi="Times New Roman" w:cs="Times New Roman"/>
                <w:b/>
                <w:bCs/>
                <w:sz w:val="24"/>
                <w:szCs w:val="24"/>
              </w:rPr>
            </w:pPr>
            <w:r w:rsidRPr="56B66D6D">
              <w:rPr>
                <w:rFonts w:ascii="Times New Roman" w:eastAsia="Times New Roman" w:hAnsi="Times New Roman" w:cs="Times New Roman"/>
                <w:b/>
                <w:bCs/>
                <w:sz w:val="24"/>
                <w:szCs w:val="24"/>
              </w:rPr>
              <w:t>Sep</w:t>
            </w:r>
          </w:p>
        </w:tc>
        <w:tc>
          <w:tcPr>
            <w:tcW w:w="630" w:type="dxa"/>
          </w:tcPr>
          <w:p w14:paraId="15D78DFE" w14:textId="65BD04BD" w:rsidR="7CA35D52" w:rsidRDefault="6F6028C9" w:rsidP="7CA35D52">
            <w:pPr>
              <w:rPr>
                <w:rFonts w:ascii="Times New Roman" w:eastAsia="Times New Roman" w:hAnsi="Times New Roman" w:cs="Times New Roman"/>
                <w:b/>
                <w:bCs/>
                <w:sz w:val="24"/>
                <w:szCs w:val="24"/>
              </w:rPr>
            </w:pPr>
            <w:r w:rsidRPr="1012415F">
              <w:rPr>
                <w:rFonts w:ascii="Times New Roman" w:eastAsia="Times New Roman" w:hAnsi="Times New Roman" w:cs="Times New Roman"/>
                <w:b/>
                <w:bCs/>
                <w:sz w:val="24"/>
                <w:szCs w:val="24"/>
              </w:rPr>
              <w:t>Oct</w:t>
            </w:r>
          </w:p>
        </w:tc>
        <w:tc>
          <w:tcPr>
            <w:tcW w:w="630" w:type="dxa"/>
          </w:tcPr>
          <w:p w14:paraId="6493F4DF" w14:textId="34631AEA" w:rsidR="7CA35D52" w:rsidRDefault="6F6028C9" w:rsidP="7CA35D52">
            <w:pPr>
              <w:rPr>
                <w:rFonts w:ascii="Times New Roman" w:eastAsia="Times New Roman" w:hAnsi="Times New Roman" w:cs="Times New Roman"/>
                <w:b/>
                <w:bCs/>
                <w:sz w:val="24"/>
                <w:szCs w:val="24"/>
              </w:rPr>
            </w:pPr>
            <w:r w:rsidRPr="6A130FEB">
              <w:rPr>
                <w:rFonts w:ascii="Times New Roman" w:eastAsia="Times New Roman" w:hAnsi="Times New Roman" w:cs="Times New Roman"/>
                <w:b/>
                <w:bCs/>
                <w:sz w:val="24"/>
                <w:szCs w:val="24"/>
              </w:rPr>
              <w:t>Nov</w:t>
            </w:r>
          </w:p>
        </w:tc>
        <w:tc>
          <w:tcPr>
            <w:tcW w:w="630" w:type="dxa"/>
          </w:tcPr>
          <w:p w14:paraId="4D043678" w14:textId="17A472ED" w:rsidR="7CA35D52" w:rsidRDefault="6F6028C9" w:rsidP="7CA35D52">
            <w:pPr>
              <w:rPr>
                <w:rFonts w:ascii="Times New Roman" w:eastAsia="Times New Roman" w:hAnsi="Times New Roman" w:cs="Times New Roman"/>
                <w:b/>
                <w:bCs/>
                <w:sz w:val="24"/>
                <w:szCs w:val="24"/>
              </w:rPr>
            </w:pPr>
            <w:r w:rsidRPr="5C85C0DF">
              <w:rPr>
                <w:rFonts w:ascii="Times New Roman" w:eastAsia="Times New Roman" w:hAnsi="Times New Roman" w:cs="Times New Roman"/>
                <w:b/>
                <w:bCs/>
                <w:sz w:val="24"/>
                <w:szCs w:val="24"/>
              </w:rPr>
              <w:t>Dec</w:t>
            </w:r>
          </w:p>
        </w:tc>
        <w:tc>
          <w:tcPr>
            <w:tcW w:w="630" w:type="dxa"/>
          </w:tcPr>
          <w:p w14:paraId="456CDFDA" w14:textId="723F94BD" w:rsidR="7CA35D52" w:rsidRDefault="6F6028C9" w:rsidP="7CA35D52">
            <w:pPr>
              <w:rPr>
                <w:rFonts w:ascii="Times New Roman" w:eastAsia="Times New Roman" w:hAnsi="Times New Roman" w:cs="Times New Roman"/>
                <w:b/>
                <w:bCs/>
                <w:sz w:val="24"/>
                <w:szCs w:val="24"/>
              </w:rPr>
            </w:pPr>
            <w:r w:rsidRPr="522F7B1D">
              <w:rPr>
                <w:rFonts w:ascii="Times New Roman" w:eastAsia="Times New Roman" w:hAnsi="Times New Roman" w:cs="Times New Roman"/>
                <w:b/>
                <w:bCs/>
                <w:sz w:val="24"/>
                <w:szCs w:val="24"/>
              </w:rPr>
              <w:t>Jan</w:t>
            </w:r>
          </w:p>
        </w:tc>
        <w:tc>
          <w:tcPr>
            <w:tcW w:w="630" w:type="dxa"/>
          </w:tcPr>
          <w:p w14:paraId="1F41092F" w14:textId="5F0FE900" w:rsidR="7CA35D52" w:rsidRDefault="0B69DCE5" w:rsidP="7CA35D52">
            <w:pPr>
              <w:rPr>
                <w:rFonts w:ascii="Times New Roman" w:eastAsia="Times New Roman" w:hAnsi="Times New Roman" w:cs="Times New Roman"/>
                <w:b/>
                <w:bCs/>
                <w:sz w:val="24"/>
                <w:szCs w:val="24"/>
              </w:rPr>
            </w:pPr>
            <w:r w:rsidRPr="68393907">
              <w:rPr>
                <w:rFonts w:ascii="Times New Roman" w:eastAsia="Times New Roman" w:hAnsi="Times New Roman" w:cs="Times New Roman"/>
                <w:b/>
                <w:bCs/>
                <w:sz w:val="24"/>
                <w:szCs w:val="24"/>
              </w:rPr>
              <w:t>Feb</w:t>
            </w:r>
          </w:p>
        </w:tc>
        <w:tc>
          <w:tcPr>
            <w:tcW w:w="720" w:type="dxa"/>
          </w:tcPr>
          <w:p w14:paraId="7CFEEA0D" w14:textId="1F0F90D1" w:rsidR="0FD00CF7" w:rsidRDefault="0B69DCE5" w:rsidP="0FD00CF7">
            <w:pPr>
              <w:rPr>
                <w:rFonts w:ascii="Times New Roman" w:eastAsia="Times New Roman" w:hAnsi="Times New Roman" w:cs="Times New Roman"/>
                <w:b/>
                <w:bCs/>
                <w:sz w:val="24"/>
                <w:szCs w:val="24"/>
              </w:rPr>
            </w:pPr>
            <w:r w:rsidRPr="68393907">
              <w:rPr>
                <w:rFonts w:ascii="Times New Roman" w:eastAsia="Times New Roman" w:hAnsi="Times New Roman" w:cs="Times New Roman"/>
                <w:b/>
                <w:bCs/>
                <w:sz w:val="24"/>
                <w:szCs w:val="24"/>
              </w:rPr>
              <w:t>Mar</w:t>
            </w:r>
          </w:p>
        </w:tc>
        <w:tc>
          <w:tcPr>
            <w:tcW w:w="630" w:type="dxa"/>
          </w:tcPr>
          <w:p w14:paraId="755210E4" w14:textId="1C31C431" w:rsidR="0CDDFA9C" w:rsidRDefault="01A6873A" w:rsidP="0CDDFA9C">
            <w:pPr>
              <w:rPr>
                <w:rFonts w:ascii="Times New Roman" w:eastAsia="Times New Roman" w:hAnsi="Times New Roman" w:cs="Times New Roman"/>
                <w:b/>
                <w:bCs/>
                <w:sz w:val="24"/>
                <w:szCs w:val="24"/>
              </w:rPr>
            </w:pPr>
            <w:r w:rsidRPr="5D892B12">
              <w:rPr>
                <w:rFonts w:ascii="Times New Roman" w:eastAsia="Times New Roman" w:hAnsi="Times New Roman" w:cs="Times New Roman"/>
                <w:b/>
                <w:bCs/>
                <w:sz w:val="24"/>
                <w:szCs w:val="24"/>
              </w:rPr>
              <w:t>Apr</w:t>
            </w:r>
          </w:p>
        </w:tc>
        <w:tc>
          <w:tcPr>
            <w:tcW w:w="720" w:type="dxa"/>
          </w:tcPr>
          <w:p w14:paraId="4F0921F9" w14:textId="359C2800" w:rsidR="6F6028C9" w:rsidRPr="0ABF2CC9" w:rsidRDefault="6F6028C9" w:rsidP="0ABF2CC9">
            <w:pPr>
              <w:rPr>
                <w:rFonts w:ascii="Times New Roman" w:eastAsia="Times New Roman" w:hAnsi="Times New Roman" w:cs="Times New Roman"/>
                <w:b/>
                <w:bCs/>
                <w:sz w:val="24"/>
                <w:szCs w:val="24"/>
              </w:rPr>
            </w:pPr>
            <w:r w:rsidRPr="49EA542C">
              <w:rPr>
                <w:rFonts w:ascii="Times New Roman" w:eastAsia="Times New Roman" w:hAnsi="Times New Roman" w:cs="Times New Roman"/>
                <w:b/>
                <w:bCs/>
                <w:sz w:val="24"/>
                <w:szCs w:val="24"/>
              </w:rPr>
              <w:t>May</w:t>
            </w:r>
          </w:p>
        </w:tc>
        <w:tc>
          <w:tcPr>
            <w:tcW w:w="630" w:type="dxa"/>
          </w:tcPr>
          <w:p w14:paraId="2FD8E427" w14:textId="6C522521" w:rsidR="005415C3" w:rsidRDefault="1F672D71" w:rsidP="005415C3">
            <w:pPr>
              <w:rPr>
                <w:rFonts w:ascii="Times New Roman" w:eastAsia="Times New Roman" w:hAnsi="Times New Roman" w:cs="Times New Roman"/>
                <w:b/>
                <w:bCs/>
                <w:sz w:val="24"/>
                <w:szCs w:val="24"/>
              </w:rPr>
            </w:pPr>
            <w:r w:rsidRPr="7392E8FC">
              <w:rPr>
                <w:rFonts w:ascii="Times New Roman" w:eastAsia="Times New Roman" w:hAnsi="Times New Roman" w:cs="Times New Roman"/>
                <w:b/>
                <w:bCs/>
                <w:sz w:val="24"/>
                <w:szCs w:val="24"/>
              </w:rPr>
              <w:t>Jun</w:t>
            </w:r>
          </w:p>
        </w:tc>
        <w:tc>
          <w:tcPr>
            <w:tcW w:w="720" w:type="dxa"/>
          </w:tcPr>
          <w:p w14:paraId="533D3BAB" w14:textId="6B52AC17" w:rsidR="0BC296FC" w:rsidRDefault="0433067C" w:rsidP="0BC296FC">
            <w:pPr>
              <w:rPr>
                <w:rFonts w:ascii="Times New Roman" w:eastAsia="Times New Roman" w:hAnsi="Times New Roman" w:cs="Times New Roman"/>
                <w:b/>
                <w:bCs/>
                <w:sz w:val="24"/>
                <w:szCs w:val="24"/>
              </w:rPr>
            </w:pPr>
            <w:r w:rsidRPr="15D418A0">
              <w:rPr>
                <w:rFonts w:ascii="Times New Roman" w:eastAsia="Times New Roman" w:hAnsi="Times New Roman" w:cs="Times New Roman"/>
                <w:b/>
                <w:bCs/>
                <w:sz w:val="24"/>
                <w:szCs w:val="24"/>
              </w:rPr>
              <w:t>July</w:t>
            </w:r>
          </w:p>
        </w:tc>
        <w:tc>
          <w:tcPr>
            <w:tcW w:w="720" w:type="dxa"/>
          </w:tcPr>
          <w:p w14:paraId="5E54A86D" w14:textId="13BB4D53" w:rsidR="7C723316" w:rsidRPr="31DA277E" w:rsidRDefault="643BF773" w:rsidP="31DA277E">
            <w:pPr>
              <w:rPr>
                <w:rFonts w:ascii="Times New Roman" w:eastAsia="Times New Roman" w:hAnsi="Times New Roman" w:cs="Times New Roman"/>
                <w:b/>
                <w:bCs/>
                <w:sz w:val="24"/>
                <w:szCs w:val="24"/>
              </w:rPr>
            </w:pPr>
            <w:r w:rsidRPr="5BAF542E">
              <w:rPr>
                <w:rFonts w:ascii="Times New Roman" w:eastAsia="Times New Roman" w:hAnsi="Times New Roman" w:cs="Times New Roman"/>
                <w:b/>
                <w:bCs/>
                <w:sz w:val="24"/>
                <w:szCs w:val="24"/>
              </w:rPr>
              <w:t>Aug</w:t>
            </w:r>
          </w:p>
        </w:tc>
      </w:tr>
      <w:tr w:rsidR="00756175" w14:paraId="67883FD7" w14:textId="0B0384E8" w:rsidTr="005736C7">
        <w:trPr>
          <w:trHeight w:val="825"/>
        </w:trPr>
        <w:tc>
          <w:tcPr>
            <w:tcW w:w="2065" w:type="dxa"/>
          </w:tcPr>
          <w:p w14:paraId="6CF8EE6D" w14:textId="01B54156" w:rsidR="7CA35D52" w:rsidRDefault="1871EBCC" w:rsidP="7CA35D52">
            <w:pPr>
              <w:rPr>
                <w:rFonts w:ascii="Times New Roman" w:eastAsia="Times New Roman" w:hAnsi="Times New Roman" w:cs="Times New Roman"/>
                <w:sz w:val="24"/>
                <w:szCs w:val="24"/>
              </w:rPr>
            </w:pPr>
            <w:r w:rsidRPr="7B55454C">
              <w:rPr>
                <w:rFonts w:ascii="Times New Roman" w:eastAsia="Times New Roman" w:hAnsi="Times New Roman" w:cs="Times New Roman"/>
                <w:sz w:val="24"/>
                <w:szCs w:val="24"/>
              </w:rPr>
              <w:t xml:space="preserve">Study about </w:t>
            </w:r>
            <w:r w:rsidR="0B4BB5E9" w:rsidRPr="7B55454C">
              <w:rPr>
                <w:rFonts w:ascii="Times New Roman" w:eastAsia="Times New Roman" w:hAnsi="Times New Roman" w:cs="Times New Roman"/>
                <w:sz w:val="24"/>
                <w:szCs w:val="24"/>
              </w:rPr>
              <w:t xml:space="preserve">blockchain, React, </w:t>
            </w:r>
            <w:r w:rsidR="18D772AD" w:rsidRPr="7B55454C">
              <w:rPr>
                <w:rFonts w:ascii="Times New Roman" w:eastAsia="Times New Roman" w:hAnsi="Times New Roman" w:cs="Times New Roman"/>
                <w:sz w:val="24"/>
                <w:szCs w:val="24"/>
              </w:rPr>
              <w:t>D</w:t>
            </w:r>
            <w:r w:rsidR="5A350C29" w:rsidRPr="7B55454C">
              <w:rPr>
                <w:rFonts w:ascii="Times New Roman" w:eastAsia="Times New Roman" w:hAnsi="Times New Roman" w:cs="Times New Roman"/>
                <w:sz w:val="24"/>
                <w:szCs w:val="24"/>
              </w:rPr>
              <w:t>jango</w:t>
            </w:r>
          </w:p>
        </w:tc>
        <w:tc>
          <w:tcPr>
            <w:tcW w:w="630" w:type="dxa"/>
            <w:shd w:val="clear" w:color="auto" w:fill="FF0000"/>
          </w:tcPr>
          <w:p w14:paraId="42F11363"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4D0B16C6" w14:textId="75D68BC4" w:rsidR="7CA35D52" w:rsidRDefault="7CA35D52" w:rsidP="7CA35D52">
            <w:pPr>
              <w:rPr>
                <w:rFonts w:ascii="Times New Roman" w:eastAsia="Times New Roman" w:hAnsi="Times New Roman" w:cs="Times New Roman"/>
                <w:b/>
                <w:bCs/>
                <w:sz w:val="24"/>
                <w:szCs w:val="24"/>
              </w:rPr>
            </w:pPr>
          </w:p>
        </w:tc>
        <w:tc>
          <w:tcPr>
            <w:tcW w:w="630" w:type="dxa"/>
          </w:tcPr>
          <w:p w14:paraId="01E6C31D" w14:textId="75D68BC4" w:rsidR="7CA35D52" w:rsidRDefault="7CA35D52" w:rsidP="7CA35D52">
            <w:pPr>
              <w:rPr>
                <w:rFonts w:ascii="Times New Roman" w:eastAsia="Times New Roman" w:hAnsi="Times New Roman" w:cs="Times New Roman"/>
                <w:b/>
                <w:bCs/>
                <w:sz w:val="24"/>
                <w:szCs w:val="24"/>
              </w:rPr>
            </w:pPr>
          </w:p>
        </w:tc>
        <w:tc>
          <w:tcPr>
            <w:tcW w:w="630" w:type="dxa"/>
          </w:tcPr>
          <w:p w14:paraId="793F5D6B" w14:textId="75D68BC4" w:rsidR="7CA35D52" w:rsidRDefault="7CA35D52" w:rsidP="7CA35D52">
            <w:pPr>
              <w:rPr>
                <w:rFonts w:ascii="Times New Roman" w:eastAsia="Times New Roman" w:hAnsi="Times New Roman" w:cs="Times New Roman"/>
                <w:b/>
                <w:bCs/>
                <w:sz w:val="24"/>
                <w:szCs w:val="24"/>
              </w:rPr>
            </w:pPr>
          </w:p>
        </w:tc>
        <w:tc>
          <w:tcPr>
            <w:tcW w:w="630" w:type="dxa"/>
          </w:tcPr>
          <w:p w14:paraId="44580779" w14:textId="75D68BC4" w:rsidR="7CA35D52" w:rsidRDefault="7CA35D52" w:rsidP="7CA35D52">
            <w:pPr>
              <w:rPr>
                <w:rFonts w:ascii="Times New Roman" w:eastAsia="Times New Roman" w:hAnsi="Times New Roman" w:cs="Times New Roman"/>
                <w:b/>
                <w:bCs/>
                <w:sz w:val="24"/>
                <w:szCs w:val="24"/>
              </w:rPr>
            </w:pPr>
          </w:p>
        </w:tc>
        <w:tc>
          <w:tcPr>
            <w:tcW w:w="630" w:type="dxa"/>
          </w:tcPr>
          <w:p w14:paraId="4D3B83E1" w14:textId="75D68BC4" w:rsidR="7CA35D52" w:rsidRDefault="7CA35D52" w:rsidP="7CA35D52">
            <w:pPr>
              <w:rPr>
                <w:rFonts w:ascii="Times New Roman" w:eastAsia="Times New Roman" w:hAnsi="Times New Roman" w:cs="Times New Roman"/>
                <w:b/>
                <w:bCs/>
                <w:sz w:val="24"/>
                <w:szCs w:val="24"/>
              </w:rPr>
            </w:pPr>
          </w:p>
        </w:tc>
        <w:tc>
          <w:tcPr>
            <w:tcW w:w="720" w:type="dxa"/>
          </w:tcPr>
          <w:p w14:paraId="504953E4" w14:textId="171BCE3D" w:rsidR="0FD00CF7" w:rsidRDefault="0FD00CF7" w:rsidP="0FD00CF7">
            <w:pPr>
              <w:rPr>
                <w:rFonts w:ascii="Times New Roman" w:eastAsia="Times New Roman" w:hAnsi="Times New Roman" w:cs="Times New Roman"/>
                <w:b/>
                <w:bCs/>
                <w:sz w:val="24"/>
                <w:szCs w:val="24"/>
              </w:rPr>
            </w:pPr>
          </w:p>
        </w:tc>
        <w:tc>
          <w:tcPr>
            <w:tcW w:w="630" w:type="dxa"/>
          </w:tcPr>
          <w:p w14:paraId="1E89F9FD" w14:textId="5F7C99A5" w:rsidR="0CDDFA9C" w:rsidRDefault="0CDDFA9C" w:rsidP="0CDDFA9C">
            <w:pPr>
              <w:rPr>
                <w:rFonts w:ascii="Times New Roman" w:eastAsia="Times New Roman" w:hAnsi="Times New Roman" w:cs="Times New Roman"/>
                <w:b/>
                <w:bCs/>
                <w:sz w:val="24"/>
                <w:szCs w:val="24"/>
              </w:rPr>
            </w:pPr>
          </w:p>
        </w:tc>
        <w:tc>
          <w:tcPr>
            <w:tcW w:w="720" w:type="dxa"/>
          </w:tcPr>
          <w:p w14:paraId="399A2C67" w14:textId="43327CD1" w:rsidR="0ABF2CC9" w:rsidRDefault="0ABF2CC9" w:rsidP="0ABF2CC9">
            <w:pPr>
              <w:rPr>
                <w:rFonts w:ascii="Times New Roman" w:eastAsia="Times New Roman" w:hAnsi="Times New Roman" w:cs="Times New Roman"/>
                <w:b/>
                <w:bCs/>
                <w:sz w:val="24"/>
                <w:szCs w:val="24"/>
              </w:rPr>
            </w:pPr>
          </w:p>
        </w:tc>
        <w:tc>
          <w:tcPr>
            <w:tcW w:w="630" w:type="dxa"/>
          </w:tcPr>
          <w:p w14:paraId="763AC0AB" w14:textId="4368CA3F" w:rsidR="005415C3" w:rsidRDefault="005415C3" w:rsidP="005415C3">
            <w:pPr>
              <w:rPr>
                <w:rFonts w:ascii="Times New Roman" w:eastAsia="Times New Roman" w:hAnsi="Times New Roman" w:cs="Times New Roman"/>
                <w:b/>
                <w:bCs/>
                <w:sz w:val="24"/>
                <w:szCs w:val="24"/>
              </w:rPr>
            </w:pPr>
          </w:p>
        </w:tc>
        <w:tc>
          <w:tcPr>
            <w:tcW w:w="720" w:type="dxa"/>
          </w:tcPr>
          <w:p w14:paraId="36730C2D" w14:textId="3048BEA8" w:rsidR="0BC296FC" w:rsidRDefault="0BC296FC" w:rsidP="0BC296FC">
            <w:pPr>
              <w:rPr>
                <w:rFonts w:ascii="Times New Roman" w:eastAsia="Times New Roman" w:hAnsi="Times New Roman" w:cs="Times New Roman"/>
                <w:b/>
                <w:bCs/>
                <w:sz w:val="24"/>
                <w:szCs w:val="24"/>
              </w:rPr>
            </w:pPr>
          </w:p>
        </w:tc>
        <w:tc>
          <w:tcPr>
            <w:tcW w:w="720" w:type="dxa"/>
          </w:tcPr>
          <w:p w14:paraId="0338D390" w14:textId="3ABB3208" w:rsidR="31DA277E" w:rsidRDefault="31DA277E" w:rsidP="31DA277E">
            <w:pPr>
              <w:rPr>
                <w:rFonts w:ascii="Times New Roman" w:eastAsia="Times New Roman" w:hAnsi="Times New Roman" w:cs="Times New Roman"/>
                <w:b/>
                <w:bCs/>
                <w:sz w:val="24"/>
                <w:szCs w:val="24"/>
              </w:rPr>
            </w:pPr>
          </w:p>
        </w:tc>
      </w:tr>
      <w:tr w:rsidR="00F7136A" w14:paraId="53D4EDB3" w14:textId="791E13BB" w:rsidTr="005736C7">
        <w:trPr>
          <w:trHeight w:val="825"/>
        </w:trPr>
        <w:tc>
          <w:tcPr>
            <w:tcW w:w="2065" w:type="dxa"/>
          </w:tcPr>
          <w:p w14:paraId="5A207CA6" w14:textId="52B9FAFC" w:rsidR="7CA35D52" w:rsidRDefault="0B4BB5E9" w:rsidP="7CA35D52">
            <w:pPr>
              <w:rPr>
                <w:rFonts w:ascii="Times New Roman" w:eastAsia="Times New Roman" w:hAnsi="Times New Roman" w:cs="Times New Roman"/>
                <w:sz w:val="24"/>
                <w:szCs w:val="24"/>
              </w:rPr>
            </w:pPr>
            <w:r w:rsidRPr="2E6287FB">
              <w:rPr>
                <w:rFonts w:ascii="Times New Roman" w:eastAsia="Times New Roman" w:hAnsi="Times New Roman" w:cs="Times New Roman"/>
                <w:sz w:val="24"/>
                <w:szCs w:val="24"/>
              </w:rPr>
              <w:t>Requirements gathering and analysis</w:t>
            </w:r>
          </w:p>
        </w:tc>
        <w:tc>
          <w:tcPr>
            <w:tcW w:w="630" w:type="dxa"/>
          </w:tcPr>
          <w:p w14:paraId="7CD957D7" w14:textId="75D68BC4" w:rsidR="7CA35D52" w:rsidRDefault="7CA35D52" w:rsidP="7CA35D52">
            <w:pPr>
              <w:rPr>
                <w:rFonts w:ascii="Times New Roman" w:eastAsia="Times New Roman" w:hAnsi="Times New Roman" w:cs="Times New Roman"/>
                <w:b/>
                <w:bCs/>
                <w:sz w:val="24"/>
                <w:szCs w:val="24"/>
              </w:rPr>
            </w:pPr>
          </w:p>
        </w:tc>
        <w:tc>
          <w:tcPr>
            <w:tcW w:w="630" w:type="dxa"/>
          </w:tcPr>
          <w:p w14:paraId="4C7429D5"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0EF0207D"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4E4D0119" w14:textId="75D68BC4" w:rsidR="7CA35D52" w:rsidRDefault="7CA35D52" w:rsidP="7CA35D52">
            <w:pPr>
              <w:rPr>
                <w:rFonts w:ascii="Times New Roman" w:eastAsia="Times New Roman" w:hAnsi="Times New Roman" w:cs="Times New Roman"/>
                <w:b/>
                <w:bCs/>
                <w:sz w:val="24"/>
                <w:szCs w:val="24"/>
              </w:rPr>
            </w:pPr>
          </w:p>
        </w:tc>
        <w:tc>
          <w:tcPr>
            <w:tcW w:w="630" w:type="dxa"/>
          </w:tcPr>
          <w:p w14:paraId="275064D0" w14:textId="75D68BC4" w:rsidR="7CA35D52" w:rsidRDefault="7CA35D52" w:rsidP="7CA35D52">
            <w:pPr>
              <w:rPr>
                <w:rFonts w:ascii="Times New Roman" w:eastAsia="Times New Roman" w:hAnsi="Times New Roman" w:cs="Times New Roman"/>
                <w:b/>
                <w:bCs/>
                <w:sz w:val="24"/>
                <w:szCs w:val="24"/>
              </w:rPr>
            </w:pPr>
          </w:p>
        </w:tc>
        <w:tc>
          <w:tcPr>
            <w:tcW w:w="630" w:type="dxa"/>
          </w:tcPr>
          <w:p w14:paraId="20C26594" w14:textId="75D68BC4" w:rsidR="7CA35D52" w:rsidRDefault="7CA35D52" w:rsidP="7CA35D52">
            <w:pPr>
              <w:rPr>
                <w:rFonts w:ascii="Times New Roman" w:eastAsia="Times New Roman" w:hAnsi="Times New Roman" w:cs="Times New Roman"/>
                <w:b/>
                <w:bCs/>
                <w:sz w:val="24"/>
                <w:szCs w:val="24"/>
              </w:rPr>
            </w:pPr>
          </w:p>
        </w:tc>
        <w:tc>
          <w:tcPr>
            <w:tcW w:w="720" w:type="dxa"/>
          </w:tcPr>
          <w:p w14:paraId="1C52C0EF" w14:textId="6A95C414" w:rsidR="0FD00CF7" w:rsidRDefault="0FD00CF7" w:rsidP="0FD00CF7">
            <w:pPr>
              <w:rPr>
                <w:rFonts w:ascii="Times New Roman" w:eastAsia="Times New Roman" w:hAnsi="Times New Roman" w:cs="Times New Roman"/>
                <w:b/>
                <w:bCs/>
                <w:sz w:val="24"/>
                <w:szCs w:val="24"/>
              </w:rPr>
            </w:pPr>
          </w:p>
        </w:tc>
        <w:tc>
          <w:tcPr>
            <w:tcW w:w="630" w:type="dxa"/>
          </w:tcPr>
          <w:p w14:paraId="1E634703" w14:textId="1A2DB889" w:rsidR="0CDDFA9C" w:rsidRDefault="0CDDFA9C" w:rsidP="0CDDFA9C">
            <w:pPr>
              <w:rPr>
                <w:rFonts w:ascii="Times New Roman" w:eastAsia="Times New Roman" w:hAnsi="Times New Roman" w:cs="Times New Roman"/>
                <w:b/>
                <w:bCs/>
                <w:sz w:val="24"/>
                <w:szCs w:val="24"/>
              </w:rPr>
            </w:pPr>
          </w:p>
        </w:tc>
        <w:tc>
          <w:tcPr>
            <w:tcW w:w="720" w:type="dxa"/>
          </w:tcPr>
          <w:p w14:paraId="161DE26B" w14:textId="3FFC0593" w:rsidR="0ABF2CC9" w:rsidRDefault="0ABF2CC9" w:rsidP="0ABF2CC9">
            <w:pPr>
              <w:rPr>
                <w:rFonts w:ascii="Times New Roman" w:eastAsia="Times New Roman" w:hAnsi="Times New Roman" w:cs="Times New Roman"/>
                <w:b/>
                <w:bCs/>
                <w:sz w:val="24"/>
                <w:szCs w:val="24"/>
              </w:rPr>
            </w:pPr>
          </w:p>
        </w:tc>
        <w:tc>
          <w:tcPr>
            <w:tcW w:w="630" w:type="dxa"/>
          </w:tcPr>
          <w:p w14:paraId="5C04C18D" w14:textId="263FAA48" w:rsidR="005415C3" w:rsidRDefault="005415C3" w:rsidP="005415C3">
            <w:pPr>
              <w:rPr>
                <w:rFonts w:ascii="Times New Roman" w:eastAsia="Times New Roman" w:hAnsi="Times New Roman" w:cs="Times New Roman"/>
                <w:b/>
                <w:bCs/>
                <w:sz w:val="24"/>
                <w:szCs w:val="24"/>
              </w:rPr>
            </w:pPr>
          </w:p>
        </w:tc>
        <w:tc>
          <w:tcPr>
            <w:tcW w:w="720" w:type="dxa"/>
          </w:tcPr>
          <w:p w14:paraId="4B7A5DD5" w14:textId="0D756CAF" w:rsidR="0BC296FC" w:rsidRDefault="0BC296FC" w:rsidP="0BC296FC">
            <w:pPr>
              <w:rPr>
                <w:rFonts w:ascii="Times New Roman" w:eastAsia="Times New Roman" w:hAnsi="Times New Roman" w:cs="Times New Roman"/>
                <w:b/>
                <w:bCs/>
                <w:sz w:val="24"/>
                <w:szCs w:val="24"/>
              </w:rPr>
            </w:pPr>
          </w:p>
        </w:tc>
        <w:tc>
          <w:tcPr>
            <w:tcW w:w="720" w:type="dxa"/>
          </w:tcPr>
          <w:p w14:paraId="2745674E" w14:textId="2C759EA7" w:rsidR="31DA277E" w:rsidRDefault="31DA277E" w:rsidP="31DA277E">
            <w:pPr>
              <w:rPr>
                <w:rFonts w:ascii="Times New Roman" w:eastAsia="Times New Roman" w:hAnsi="Times New Roman" w:cs="Times New Roman"/>
                <w:b/>
                <w:bCs/>
                <w:sz w:val="24"/>
                <w:szCs w:val="24"/>
              </w:rPr>
            </w:pPr>
          </w:p>
        </w:tc>
      </w:tr>
      <w:tr w:rsidR="006E1382" w14:paraId="0938827B" w14:textId="6B042748" w:rsidTr="005736C7">
        <w:trPr>
          <w:trHeight w:val="495"/>
        </w:trPr>
        <w:tc>
          <w:tcPr>
            <w:tcW w:w="2065" w:type="dxa"/>
          </w:tcPr>
          <w:p w14:paraId="2818385F" w14:textId="1CAC6647" w:rsidR="7CA35D52" w:rsidRDefault="406AFFBE" w:rsidP="7CA35D52">
            <w:pPr>
              <w:rPr>
                <w:rFonts w:ascii="Times New Roman" w:eastAsia="Times New Roman" w:hAnsi="Times New Roman" w:cs="Times New Roman"/>
                <w:sz w:val="24"/>
                <w:szCs w:val="24"/>
              </w:rPr>
            </w:pPr>
            <w:r w:rsidRPr="5264017E">
              <w:rPr>
                <w:rFonts w:ascii="Times New Roman" w:eastAsia="Times New Roman" w:hAnsi="Times New Roman" w:cs="Times New Roman"/>
                <w:sz w:val="24"/>
                <w:szCs w:val="24"/>
              </w:rPr>
              <w:t>System Develop</w:t>
            </w:r>
          </w:p>
        </w:tc>
        <w:tc>
          <w:tcPr>
            <w:tcW w:w="630" w:type="dxa"/>
          </w:tcPr>
          <w:p w14:paraId="28963A41" w14:textId="75D68BC4" w:rsidR="7CA35D52" w:rsidRDefault="7CA35D52" w:rsidP="7CA35D52">
            <w:pPr>
              <w:rPr>
                <w:rFonts w:ascii="Times New Roman" w:eastAsia="Times New Roman" w:hAnsi="Times New Roman" w:cs="Times New Roman"/>
                <w:b/>
                <w:bCs/>
                <w:sz w:val="24"/>
                <w:szCs w:val="24"/>
              </w:rPr>
            </w:pPr>
          </w:p>
        </w:tc>
        <w:tc>
          <w:tcPr>
            <w:tcW w:w="630" w:type="dxa"/>
          </w:tcPr>
          <w:p w14:paraId="4C7DA89A" w14:textId="75D68BC4" w:rsidR="7CA35D52" w:rsidRDefault="7CA35D52" w:rsidP="7CA35D52">
            <w:pPr>
              <w:rPr>
                <w:rFonts w:ascii="Times New Roman" w:eastAsia="Times New Roman" w:hAnsi="Times New Roman" w:cs="Times New Roman"/>
                <w:b/>
                <w:bCs/>
                <w:sz w:val="24"/>
                <w:szCs w:val="24"/>
              </w:rPr>
            </w:pPr>
          </w:p>
        </w:tc>
        <w:tc>
          <w:tcPr>
            <w:tcW w:w="630" w:type="dxa"/>
          </w:tcPr>
          <w:p w14:paraId="5492D361"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187AD201"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3D730FE3"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6E059996" w14:textId="75D68BC4" w:rsidR="7CA35D52" w:rsidRDefault="7CA35D52" w:rsidP="7CA35D52">
            <w:pPr>
              <w:rPr>
                <w:rFonts w:ascii="Times New Roman" w:eastAsia="Times New Roman" w:hAnsi="Times New Roman" w:cs="Times New Roman"/>
                <w:b/>
                <w:bCs/>
                <w:sz w:val="24"/>
                <w:szCs w:val="24"/>
              </w:rPr>
            </w:pPr>
          </w:p>
        </w:tc>
        <w:tc>
          <w:tcPr>
            <w:tcW w:w="720" w:type="dxa"/>
          </w:tcPr>
          <w:p w14:paraId="1598F90F" w14:textId="0E7106C8" w:rsidR="0FD00CF7" w:rsidRDefault="0FD00CF7" w:rsidP="0FD00CF7">
            <w:pPr>
              <w:rPr>
                <w:rFonts w:ascii="Times New Roman" w:eastAsia="Times New Roman" w:hAnsi="Times New Roman" w:cs="Times New Roman"/>
                <w:b/>
                <w:bCs/>
                <w:sz w:val="24"/>
                <w:szCs w:val="24"/>
              </w:rPr>
            </w:pPr>
          </w:p>
        </w:tc>
        <w:tc>
          <w:tcPr>
            <w:tcW w:w="630" w:type="dxa"/>
          </w:tcPr>
          <w:p w14:paraId="4F844279" w14:textId="29DF171F" w:rsidR="0CDDFA9C" w:rsidRDefault="0CDDFA9C" w:rsidP="0CDDFA9C">
            <w:pPr>
              <w:rPr>
                <w:rFonts w:ascii="Times New Roman" w:eastAsia="Times New Roman" w:hAnsi="Times New Roman" w:cs="Times New Roman"/>
                <w:b/>
                <w:bCs/>
                <w:sz w:val="24"/>
                <w:szCs w:val="24"/>
              </w:rPr>
            </w:pPr>
          </w:p>
        </w:tc>
        <w:tc>
          <w:tcPr>
            <w:tcW w:w="720" w:type="dxa"/>
          </w:tcPr>
          <w:p w14:paraId="3B0B1080" w14:textId="2B0B18AA" w:rsidR="0ABF2CC9" w:rsidRDefault="0ABF2CC9" w:rsidP="0ABF2CC9">
            <w:pPr>
              <w:rPr>
                <w:rFonts w:ascii="Times New Roman" w:eastAsia="Times New Roman" w:hAnsi="Times New Roman" w:cs="Times New Roman"/>
                <w:b/>
                <w:bCs/>
                <w:sz w:val="24"/>
                <w:szCs w:val="24"/>
              </w:rPr>
            </w:pPr>
          </w:p>
        </w:tc>
        <w:tc>
          <w:tcPr>
            <w:tcW w:w="630" w:type="dxa"/>
          </w:tcPr>
          <w:p w14:paraId="0ED3CE60" w14:textId="09EF9201" w:rsidR="005415C3" w:rsidRDefault="005415C3" w:rsidP="005415C3">
            <w:pPr>
              <w:rPr>
                <w:rFonts w:ascii="Times New Roman" w:eastAsia="Times New Roman" w:hAnsi="Times New Roman" w:cs="Times New Roman"/>
                <w:b/>
                <w:bCs/>
                <w:sz w:val="24"/>
                <w:szCs w:val="24"/>
              </w:rPr>
            </w:pPr>
          </w:p>
        </w:tc>
        <w:tc>
          <w:tcPr>
            <w:tcW w:w="720" w:type="dxa"/>
          </w:tcPr>
          <w:p w14:paraId="466C49F6" w14:textId="071F8296" w:rsidR="0BC296FC" w:rsidRDefault="0BC296FC" w:rsidP="0BC296FC">
            <w:pPr>
              <w:rPr>
                <w:rFonts w:ascii="Times New Roman" w:eastAsia="Times New Roman" w:hAnsi="Times New Roman" w:cs="Times New Roman"/>
                <w:b/>
                <w:bCs/>
                <w:sz w:val="24"/>
                <w:szCs w:val="24"/>
              </w:rPr>
            </w:pPr>
          </w:p>
        </w:tc>
        <w:tc>
          <w:tcPr>
            <w:tcW w:w="720" w:type="dxa"/>
          </w:tcPr>
          <w:p w14:paraId="02C94333" w14:textId="4C6746F3" w:rsidR="31DA277E" w:rsidRDefault="31DA277E" w:rsidP="31DA277E">
            <w:pPr>
              <w:rPr>
                <w:rFonts w:ascii="Times New Roman" w:eastAsia="Times New Roman" w:hAnsi="Times New Roman" w:cs="Times New Roman"/>
                <w:b/>
                <w:bCs/>
                <w:sz w:val="24"/>
                <w:szCs w:val="24"/>
              </w:rPr>
            </w:pPr>
          </w:p>
        </w:tc>
      </w:tr>
      <w:tr w:rsidR="00E810F5" w14:paraId="0C6CBCAD" w14:textId="37BEED73" w:rsidTr="005736C7">
        <w:tc>
          <w:tcPr>
            <w:tcW w:w="2065" w:type="dxa"/>
          </w:tcPr>
          <w:p w14:paraId="194F0795" w14:textId="4AEF5876" w:rsidR="7CA35D52" w:rsidRDefault="3058F218" w:rsidP="7CA35D52">
            <w:pPr>
              <w:rPr>
                <w:rFonts w:ascii="Times New Roman" w:eastAsia="Times New Roman" w:hAnsi="Times New Roman" w:cs="Times New Roman"/>
                <w:sz w:val="24"/>
                <w:szCs w:val="24"/>
              </w:rPr>
            </w:pPr>
            <w:r w:rsidRPr="1242EC19">
              <w:rPr>
                <w:rFonts w:ascii="Times New Roman" w:eastAsia="Times New Roman" w:hAnsi="Times New Roman" w:cs="Times New Roman"/>
                <w:sz w:val="24"/>
                <w:szCs w:val="24"/>
              </w:rPr>
              <w:t xml:space="preserve">Implement web application  </w:t>
            </w:r>
          </w:p>
        </w:tc>
        <w:tc>
          <w:tcPr>
            <w:tcW w:w="630" w:type="dxa"/>
          </w:tcPr>
          <w:p w14:paraId="2CFF83B8" w14:textId="75D68BC4" w:rsidR="7CA35D52" w:rsidRDefault="7CA35D52" w:rsidP="7CA35D52">
            <w:pPr>
              <w:rPr>
                <w:rFonts w:ascii="Times New Roman" w:eastAsia="Times New Roman" w:hAnsi="Times New Roman" w:cs="Times New Roman"/>
                <w:b/>
                <w:bCs/>
                <w:sz w:val="24"/>
                <w:szCs w:val="24"/>
              </w:rPr>
            </w:pPr>
          </w:p>
        </w:tc>
        <w:tc>
          <w:tcPr>
            <w:tcW w:w="630" w:type="dxa"/>
          </w:tcPr>
          <w:p w14:paraId="5007ACCB" w14:textId="75D68BC4" w:rsidR="7CA35D52" w:rsidRDefault="7CA35D52" w:rsidP="7CA35D52">
            <w:pPr>
              <w:rPr>
                <w:rFonts w:ascii="Times New Roman" w:eastAsia="Times New Roman" w:hAnsi="Times New Roman" w:cs="Times New Roman"/>
                <w:b/>
                <w:bCs/>
                <w:sz w:val="24"/>
                <w:szCs w:val="24"/>
              </w:rPr>
            </w:pPr>
          </w:p>
        </w:tc>
        <w:tc>
          <w:tcPr>
            <w:tcW w:w="630" w:type="dxa"/>
          </w:tcPr>
          <w:p w14:paraId="2D62D5A3" w14:textId="75D68BC4" w:rsidR="7CA35D52" w:rsidRDefault="7CA35D52" w:rsidP="7CA35D52">
            <w:pPr>
              <w:rPr>
                <w:rFonts w:ascii="Times New Roman" w:eastAsia="Times New Roman" w:hAnsi="Times New Roman" w:cs="Times New Roman"/>
                <w:b/>
                <w:bCs/>
                <w:sz w:val="24"/>
                <w:szCs w:val="24"/>
              </w:rPr>
            </w:pPr>
          </w:p>
        </w:tc>
        <w:tc>
          <w:tcPr>
            <w:tcW w:w="630" w:type="dxa"/>
          </w:tcPr>
          <w:p w14:paraId="038E2BAE" w14:textId="75D68BC4" w:rsidR="7CA35D52" w:rsidRDefault="7CA35D52" w:rsidP="7CA35D52">
            <w:pPr>
              <w:rPr>
                <w:rFonts w:ascii="Times New Roman" w:eastAsia="Times New Roman" w:hAnsi="Times New Roman" w:cs="Times New Roman"/>
                <w:b/>
                <w:bCs/>
                <w:sz w:val="24"/>
                <w:szCs w:val="24"/>
              </w:rPr>
            </w:pPr>
          </w:p>
        </w:tc>
        <w:tc>
          <w:tcPr>
            <w:tcW w:w="630" w:type="dxa"/>
          </w:tcPr>
          <w:p w14:paraId="11811CA1" w14:textId="75D68BC4" w:rsidR="7CA35D52" w:rsidRDefault="7CA35D52" w:rsidP="7CA35D52">
            <w:pPr>
              <w:rPr>
                <w:rFonts w:ascii="Times New Roman" w:eastAsia="Times New Roman" w:hAnsi="Times New Roman" w:cs="Times New Roman"/>
                <w:b/>
                <w:bCs/>
                <w:sz w:val="24"/>
                <w:szCs w:val="24"/>
              </w:rPr>
            </w:pPr>
          </w:p>
        </w:tc>
        <w:tc>
          <w:tcPr>
            <w:tcW w:w="630" w:type="dxa"/>
            <w:shd w:val="clear" w:color="auto" w:fill="FF0000"/>
          </w:tcPr>
          <w:p w14:paraId="3C84615D" w14:textId="75D68BC4" w:rsidR="7CA35D52" w:rsidRDefault="7CA35D52" w:rsidP="7CA35D52">
            <w:pPr>
              <w:rPr>
                <w:rFonts w:ascii="Times New Roman" w:eastAsia="Times New Roman" w:hAnsi="Times New Roman" w:cs="Times New Roman"/>
                <w:b/>
                <w:bCs/>
                <w:sz w:val="24"/>
                <w:szCs w:val="24"/>
              </w:rPr>
            </w:pPr>
          </w:p>
        </w:tc>
        <w:tc>
          <w:tcPr>
            <w:tcW w:w="720" w:type="dxa"/>
            <w:shd w:val="clear" w:color="auto" w:fill="FF0000"/>
          </w:tcPr>
          <w:p w14:paraId="29D8ED7C" w14:textId="36AC750A" w:rsidR="0FD00CF7" w:rsidRDefault="0FD00CF7" w:rsidP="0FD00CF7">
            <w:pPr>
              <w:rPr>
                <w:rFonts w:ascii="Times New Roman" w:eastAsia="Times New Roman" w:hAnsi="Times New Roman" w:cs="Times New Roman"/>
                <w:b/>
                <w:bCs/>
                <w:sz w:val="24"/>
                <w:szCs w:val="24"/>
              </w:rPr>
            </w:pPr>
          </w:p>
        </w:tc>
        <w:tc>
          <w:tcPr>
            <w:tcW w:w="630" w:type="dxa"/>
          </w:tcPr>
          <w:p w14:paraId="3B26CA09" w14:textId="405C61DA" w:rsidR="0CDDFA9C" w:rsidRDefault="0CDDFA9C" w:rsidP="0CDDFA9C">
            <w:pPr>
              <w:rPr>
                <w:rFonts w:ascii="Times New Roman" w:eastAsia="Times New Roman" w:hAnsi="Times New Roman" w:cs="Times New Roman"/>
                <w:b/>
                <w:bCs/>
                <w:sz w:val="24"/>
                <w:szCs w:val="24"/>
              </w:rPr>
            </w:pPr>
          </w:p>
        </w:tc>
        <w:tc>
          <w:tcPr>
            <w:tcW w:w="720" w:type="dxa"/>
          </w:tcPr>
          <w:p w14:paraId="058656DF" w14:textId="5591E224" w:rsidR="0ABF2CC9" w:rsidRDefault="0ABF2CC9" w:rsidP="0ABF2CC9">
            <w:pPr>
              <w:rPr>
                <w:rFonts w:ascii="Times New Roman" w:eastAsia="Times New Roman" w:hAnsi="Times New Roman" w:cs="Times New Roman"/>
                <w:b/>
                <w:bCs/>
                <w:sz w:val="24"/>
                <w:szCs w:val="24"/>
              </w:rPr>
            </w:pPr>
          </w:p>
        </w:tc>
        <w:tc>
          <w:tcPr>
            <w:tcW w:w="630" w:type="dxa"/>
          </w:tcPr>
          <w:p w14:paraId="34CBC23A" w14:textId="21810769" w:rsidR="005415C3" w:rsidRDefault="005415C3" w:rsidP="005415C3">
            <w:pPr>
              <w:rPr>
                <w:rFonts w:ascii="Times New Roman" w:eastAsia="Times New Roman" w:hAnsi="Times New Roman" w:cs="Times New Roman"/>
                <w:b/>
                <w:bCs/>
                <w:sz w:val="24"/>
                <w:szCs w:val="24"/>
              </w:rPr>
            </w:pPr>
          </w:p>
        </w:tc>
        <w:tc>
          <w:tcPr>
            <w:tcW w:w="720" w:type="dxa"/>
          </w:tcPr>
          <w:p w14:paraId="322095A8" w14:textId="10216489" w:rsidR="0BC296FC" w:rsidRDefault="0BC296FC" w:rsidP="0BC296FC">
            <w:pPr>
              <w:rPr>
                <w:rFonts w:ascii="Times New Roman" w:eastAsia="Times New Roman" w:hAnsi="Times New Roman" w:cs="Times New Roman"/>
                <w:b/>
                <w:bCs/>
                <w:sz w:val="24"/>
                <w:szCs w:val="24"/>
              </w:rPr>
            </w:pPr>
          </w:p>
        </w:tc>
        <w:tc>
          <w:tcPr>
            <w:tcW w:w="720" w:type="dxa"/>
          </w:tcPr>
          <w:p w14:paraId="522352F7" w14:textId="2425D128" w:rsidR="31DA277E" w:rsidRDefault="31DA277E" w:rsidP="31DA277E">
            <w:pPr>
              <w:rPr>
                <w:rFonts w:ascii="Times New Roman" w:eastAsia="Times New Roman" w:hAnsi="Times New Roman" w:cs="Times New Roman"/>
                <w:b/>
                <w:bCs/>
                <w:sz w:val="24"/>
                <w:szCs w:val="24"/>
              </w:rPr>
            </w:pPr>
          </w:p>
        </w:tc>
      </w:tr>
      <w:tr w:rsidR="1B0451E6" w14:paraId="17BD274D" w14:textId="77777777" w:rsidTr="005736C7">
        <w:tc>
          <w:tcPr>
            <w:tcW w:w="2065" w:type="dxa"/>
          </w:tcPr>
          <w:p w14:paraId="00298983" w14:textId="69D7CCCD" w:rsidR="1B0451E6" w:rsidRDefault="3058F218" w:rsidP="1B0451E6">
            <w:pPr>
              <w:rPr>
                <w:rFonts w:ascii="Times New Roman" w:eastAsia="Times New Roman" w:hAnsi="Times New Roman" w:cs="Times New Roman"/>
                <w:sz w:val="24"/>
                <w:szCs w:val="24"/>
              </w:rPr>
            </w:pPr>
            <w:r w:rsidRPr="46D2D6CB">
              <w:rPr>
                <w:rFonts w:ascii="Times New Roman" w:eastAsia="Times New Roman" w:hAnsi="Times New Roman" w:cs="Times New Roman"/>
                <w:sz w:val="24"/>
                <w:szCs w:val="24"/>
              </w:rPr>
              <w:t>Implement mobile application</w:t>
            </w:r>
          </w:p>
        </w:tc>
        <w:tc>
          <w:tcPr>
            <w:tcW w:w="630" w:type="dxa"/>
          </w:tcPr>
          <w:p w14:paraId="0C5BABC6" w14:textId="5C13BDDB" w:rsidR="1B0451E6" w:rsidRDefault="1B0451E6" w:rsidP="1B0451E6">
            <w:pPr>
              <w:rPr>
                <w:rFonts w:ascii="Times New Roman" w:eastAsia="Times New Roman" w:hAnsi="Times New Roman" w:cs="Times New Roman"/>
                <w:b/>
                <w:bCs/>
                <w:sz w:val="24"/>
                <w:szCs w:val="24"/>
              </w:rPr>
            </w:pPr>
          </w:p>
        </w:tc>
        <w:tc>
          <w:tcPr>
            <w:tcW w:w="630" w:type="dxa"/>
          </w:tcPr>
          <w:p w14:paraId="63461CF4" w14:textId="62C8B68A" w:rsidR="1B0451E6" w:rsidRDefault="1B0451E6" w:rsidP="1B0451E6">
            <w:pPr>
              <w:rPr>
                <w:rFonts w:ascii="Times New Roman" w:eastAsia="Times New Roman" w:hAnsi="Times New Roman" w:cs="Times New Roman"/>
                <w:b/>
                <w:bCs/>
                <w:sz w:val="24"/>
                <w:szCs w:val="24"/>
              </w:rPr>
            </w:pPr>
          </w:p>
        </w:tc>
        <w:tc>
          <w:tcPr>
            <w:tcW w:w="630" w:type="dxa"/>
          </w:tcPr>
          <w:p w14:paraId="0DD270CC" w14:textId="57DD99A1" w:rsidR="1B0451E6" w:rsidRDefault="1B0451E6" w:rsidP="1B0451E6">
            <w:pPr>
              <w:rPr>
                <w:rFonts w:ascii="Times New Roman" w:eastAsia="Times New Roman" w:hAnsi="Times New Roman" w:cs="Times New Roman"/>
                <w:b/>
                <w:bCs/>
                <w:sz w:val="24"/>
                <w:szCs w:val="24"/>
              </w:rPr>
            </w:pPr>
          </w:p>
        </w:tc>
        <w:tc>
          <w:tcPr>
            <w:tcW w:w="630" w:type="dxa"/>
          </w:tcPr>
          <w:p w14:paraId="78CE2A0D" w14:textId="1819C292" w:rsidR="1B0451E6" w:rsidRDefault="1B0451E6" w:rsidP="1B0451E6">
            <w:pPr>
              <w:rPr>
                <w:rFonts w:ascii="Times New Roman" w:eastAsia="Times New Roman" w:hAnsi="Times New Roman" w:cs="Times New Roman"/>
                <w:b/>
                <w:bCs/>
                <w:sz w:val="24"/>
                <w:szCs w:val="24"/>
              </w:rPr>
            </w:pPr>
          </w:p>
        </w:tc>
        <w:tc>
          <w:tcPr>
            <w:tcW w:w="630" w:type="dxa"/>
          </w:tcPr>
          <w:p w14:paraId="022FB450" w14:textId="4500208D" w:rsidR="1B0451E6" w:rsidRDefault="1B0451E6" w:rsidP="1B0451E6">
            <w:pPr>
              <w:rPr>
                <w:rFonts w:ascii="Times New Roman" w:eastAsia="Times New Roman" w:hAnsi="Times New Roman" w:cs="Times New Roman"/>
                <w:b/>
                <w:bCs/>
                <w:sz w:val="24"/>
                <w:szCs w:val="24"/>
              </w:rPr>
            </w:pPr>
          </w:p>
        </w:tc>
        <w:tc>
          <w:tcPr>
            <w:tcW w:w="630" w:type="dxa"/>
            <w:shd w:val="clear" w:color="auto" w:fill="FFFFFF" w:themeFill="background1"/>
          </w:tcPr>
          <w:p w14:paraId="593F9258" w14:textId="61379F11" w:rsidR="1B0451E6" w:rsidRDefault="1B0451E6" w:rsidP="1B0451E6">
            <w:pPr>
              <w:rPr>
                <w:rFonts w:ascii="Times New Roman" w:eastAsia="Times New Roman" w:hAnsi="Times New Roman" w:cs="Times New Roman"/>
                <w:b/>
                <w:bCs/>
                <w:sz w:val="24"/>
                <w:szCs w:val="24"/>
              </w:rPr>
            </w:pPr>
          </w:p>
        </w:tc>
        <w:tc>
          <w:tcPr>
            <w:tcW w:w="720" w:type="dxa"/>
            <w:shd w:val="clear" w:color="auto" w:fill="FF0000"/>
          </w:tcPr>
          <w:p w14:paraId="3FE1D5E9" w14:textId="5D316390" w:rsidR="1B0451E6" w:rsidRDefault="1B0451E6" w:rsidP="1B0451E6">
            <w:pPr>
              <w:rPr>
                <w:rFonts w:ascii="Times New Roman" w:eastAsia="Times New Roman" w:hAnsi="Times New Roman" w:cs="Times New Roman"/>
                <w:b/>
                <w:bCs/>
                <w:sz w:val="24"/>
                <w:szCs w:val="24"/>
              </w:rPr>
            </w:pPr>
          </w:p>
        </w:tc>
        <w:tc>
          <w:tcPr>
            <w:tcW w:w="630" w:type="dxa"/>
            <w:shd w:val="clear" w:color="auto" w:fill="FF0000"/>
          </w:tcPr>
          <w:p w14:paraId="274EC66B" w14:textId="15161DFB" w:rsidR="1B0451E6" w:rsidRDefault="1B0451E6" w:rsidP="1B0451E6">
            <w:pPr>
              <w:rPr>
                <w:rFonts w:ascii="Times New Roman" w:eastAsia="Times New Roman" w:hAnsi="Times New Roman" w:cs="Times New Roman"/>
                <w:b/>
                <w:bCs/>
                <w:sz w:val="24"/>
                <w:szCs w:val="24"/>
              </w:rPr>
            </w:pPr>
          </w:p>
        </w:tc>
        <w:tc>
          <w:tcPr>
            <w:tcW w:w="720" w:type="dxa"/>
          </w:tcPr>
          <w:p w14:paraId="7B60CDAB" w14:textId="0346E588" w:rsidR="1B0451E6" w:rsidRDefault="1B0451E6" w:rsidP="1B0451E6">
            <w:pPr>
              <w:rPr>
                <w:rFonts w:ascii="Times New Roman" w:eastAsia="Times New Roman" w:hAnsi="Times New Roman" w:cs="Times New Roman"/>
                <w:b/>
                <w:bCs/>
                <w:sz w:val="24"/>
                <w:szCs w:val="24"/>
              </w:rPr>
            </w:pPr>
          </w:p>
        </w:tc>
        <w:tc>
          <w:tcPr>
            <w:tcW w:w="630" w:type="dxa"/>
          </w:tcPr>
          <w:p w14:paraId="57CFBE5E" w14:textId="0A0E7F4D" w:rsidR="1B0451E6" w:rsidRDefault="1B0451E6" w:rsidP="1B0451E6">
            <w:pPr>
              <w:rPr>
                <w:rFonts w:ascii="Times New Roman" w:eastAsia="Times New Roman" w:hAnsi="Times New Roman" w:cs="Times New Roman"/>
                <w:b/>
                <w:bCs/>
                <w:sz w:val="24"/>
                <w:szCs w:val="24"/>
              </w:rPr>
            </w:pPr>
          </w:p>
        </w:tc>
        <w:tc>
          <w:tcPr>
            <w:tcW w:w="720" w:type="dxa"/>
          </w:tcPr>
          <w:p w14:paraId="4929C299" w14:textId="7E7D1A71" w:rsidR="1B0451E6" w:rsidRDefault="1B0451E6" w:rsidP="1B0451E6">
            <w:pPr>
              <w:rPr>
                <w:rFonts w:ascii="Times New Roman" w:eastAsia="Times New Roman" w:hAnsi="Times New Roman" w:cs="Times New Roman"/>
                <w:b/>
                <w:bCs/>
                <w:sz w:val="24"/>
                <w:szCs w:val="24"/>
              </w:rPr>
            </w:pPr>
          </w:p>
        </w:tc>
        <w:tc>
          <w:tcPr>
            <w:tcW w:w="720" w:type="dxa"/>
          </w:tcPr>
          <w:p w14:paraId="568116D5" w14:textId="1B86AB1F" w:rsidR="1B0451E6" w:rsidRDefault="1B0451E6" w:rsidP="1B0451E6">
            <w:pPr>
              <w:rPr>
                <w:rFonts w:ascii="Times New Roman" w:eastAsia="Times New Roman" w:hAnsi="Times New Roman" w:cs="Times New Roman"/>
                <w:b/>
                <w:bCs/>
                <w:sz w:val="24"/>
                <w:szCs w:val="24"/>
              </w:rPr>
            </w:pPr>
          </w:p>
        </w:tc>
      </w:tr>
      <w:tr w:rsidR="0AC9E76E" w14:paraId="4EB80078" w14:textId="77777777" w:rsidTr="005736C7">
        <w:trPr>
          <w:trHeight w:val="540"/>
        </w:trPr>
        <w:tc>
          <w:tcPr>
            <w:tcW w:w="2065" w:type="dxa"/>
          </w:tcPr>
          <w:p w14:paraId="571CFB97" w14:textId="46ED50D8" w:rsidR="0AC9E76E" w:rsidRDefault="3058F218" w:rsidP="0AC9E76E">
            <w:pPr>
              <w:rPr>
                <w:rFonts w:ascii="Times New Roman" w:eastAsia="Times New Roman" w:hAnsi="Times New Roman" w:cs="Times New Roman"/>
                <w:sz w:val="24"/>
                <w:szCs w:val="24"/>
              </w:rPr>
            </w:pPr>
            <w:r w:rsidRPr="20D3A558">
              <w:rPr>
                <w:rFonts w:ascii="Times New Roman" w:eastAsia="Times New Roman" w:hAnsi="Times New Roman" w:cs="Times New Roman"/>
                <w:sz w:val="24"/>
                <w:szCs w:val="24"/>
              </w:rPr>
              <w:t>System Testing</w:t>
            </w:r>
          </w:p>
        </w:tc>
        <w:tc>
          <w:tcPr>
            <w:tcW w:w="630" w:type="dxa"/>
          </w:tcPr>
          <w:p w14:paraId="3E4D0346" w14:textId="1E3AE911" w:rsidR="0AC9E76E" w:rsidRDefault="0AC9E76E" w:rsidP="0AC9E76E">
            <w:pPr>
              <w:rPr>
                <w:rFonts w:ascii="Times New Roman" w:eastAsia="Times New Roman" w:hAnsi="Times New Roman" w:cs="Times New Roman"/>
                <w:b/>
                <w:bCs/>
                <w:sz w:val="24"/>
                <w:szCs w:val="24"/>
              </w:rPr>
            </w:pPr>
          </w:p>
        </w:tc>
        <w:tc>
          <w:tcPr>
            <w:tcW w:w="630" w:type="dxa"/>
          </w:tcPr>
          <w:p w14:paraId="3114B029" w14:textId="02C6AA12" w:rsidR="0AC9E76E" w:rsidRDefault="0AC9E76E" w:rsidP="0AC9E76E">
            <w:pPr>
              <w:rPr>
                <w:rFonts w:ascii="Times New Roman" w:eastAsia="Times New Roman" w:hAnsi="Times New Roman" w:cs="Times New Roman"/>
                <w:b/>
                <w:bCs/>
                <w:sz w:val="24"/>
                <w:szCs w:val="24"/>
              </w:rPr>
            </w:pPr>
          </w:p>
        </w:tc>
        <w:tc>
          <w:tcPr>
            <w:tcW w:w="630" w:type="dxa"/>
          </w:tcPr>
          <w:p w14:paraId="5E3DD5CB" w14:textId="377D6DA2" w:rsidR="0AC9E76E" w:rsidRDefault="0AC9E76E" w:rsidP="0AC9E76E">
            <w:pPr>
              <w:rPr>
                <w:rFonts w:ascii="Times New Roman" w:eastAsia="Times New Roman" w:hAnsi="Times New Roman" w:cs="Times New Roman"/>
                <w:b/>
                <w:bCs/>
                <w:sz w:val="24"/>
                <w:szCs w:val="24"/>
              </w:rPr>
            </w:pPr>
          </w:p>
        </w:tc>
        <w:tc>
          <w:tcPr>
            <w:tcW w:w="630" w:type="dxa"/>
          </w:tcPr>
          <w:p w14:paraId="0D907DBB" w14:textId="4624E158" w:rsidR="0AC9E76E" w:rsidRDefault="0AC9E76E" w:rsidP="0AC9E76E">
            <w:pPr>
              <w:rPr>
                <w:rFonts w:ascii="Times New Roman" w:eastAsia="Times New Roman" w:hAnsi="Times New Roman" w:cs="Times New Roman"/>
                <w:b/>
                <w:bCs/>
                <w:sz w:val="24"/>
                <w:szCs w:val="24"/>
              </w:rPr>
            </w:pPr>
          </w:p>
        </w:tc>
        <w:tc>
          <w:tcPr>
            <w:tcW w:w="630" w:type="dxa"/>
          </w:tcPr>
          <w:p w14:paraId="11016AF8" w14:textId="297DF82A" w:rsidR="0AC9E76E" w:rsidRDefault="0AC9E76E" w:rsidP="0AC9E76E">
            <w:pPr>
              <w:rPr>
                <w:rFonts w:ascii="Times New Roman" w:eastAsia="Times New Roman" w:hAnsi="Times New Roman" w:cs="Times New Roman"/>
                <w:b/>
                <w:bCs/>
                <w:sz w:val="24"/>
                <w:szCs w:val="24"/>
              </w:rPr>
            </w:pPr>
          </w:p>
        </w:tc>
        <w:tc>
          <w:tcPr>
            <w:tcW w:w="630" w:type="dxa"/>
          </w:tcPr>
          <w:p w14:paraId="4CF47613" w14:textId="1F487D7F" w:rsidR="0AC9E76E" w:rsidRDefault="0AC9E76E" w:rsidP="0AC9E76E">
            <w:pPr>
              <w:rPr>
                <w:rFonts w:ascii="Times New Roman" w:eastAsia="Times New Roman" w:hAnsi="Times New Roman" w:cs="Times New Roman"/>
                <w:b/>
                <w:bCs/>
                <w:sz w:val="24"/>
                <w:szCs w:val="24"/>
              </w:rPr>
            </w:pPr>
          </w:p>
        </w:tc>
        <w:tc>
          <w:tcPr>
            <w:tcW w:w="720" w:type="dxa"/>
          </w:tcPr>
          <w:p w14:paraId="6B971DA5" w14:textId="330D3EFE" w:rsidR="0AC9E76E" w:rsidRDefault="0AC9E76E" w:rsidP="0AC9E76E">
            <w:pPr>
              <w:rPr>
                <w:rFonts w:ascii="Times New Roman" w:eastAsia="Times New Roman" w:hAnsi="Times New Roman" w:cs="Times New Roman"/>
                <w:b/>
                <w:bCs/>
                <w:sz w:val="24"/>
                <w:szCs w:val="24"/>
              </w:rPr>
            </w:pPr>
          </w:p>
        </w:tc>
        <w:tc>
          <w:tcPr>
            <w:tcW w:w="630" w:type="dxa"/>
          </w:tcPr>
          <w:p w14:paraId="1671EB91" w14:textId="0FE0E7E9" w:rsidR="0AC9E76E" w:rsidRDefault="0AC9E76E" w:rsidP="0AC9E76E">
            <w:pPr>
              <w:rPr>
                <w:rFonts w:ascii="Times New Roman" w:eastAsia="Times New Roman" w:hAnsi="Times New Roman" w:cs="Times New Roman"/>
                <w:b/>
                <w:bCs/>
                <w:sz w:val="24"/>
                <w:szCs w:val="24"/>
              </w:rPr>
            </w:pPr>
          </w:p>
        </w:tc>
        <w:tc>
          <w:tcPr>
            <w:tcW w:w="720" w:type="dxa"/>
            <w:shd w:val="clear" w:color="auto" w:fill="FF0000"/>
          </w:tcPr>
          <w:p w14:paraId="3A276C0A" w14:textId="712A02F7" w:rsidR="0AC9E76E" w:rsidRDefault="0AC9E76E" w:rsidP="0AC9E76E">
            <w:pPr>
              <w:rPr>
                <w:rFonts w:ascii="Times New Roman" w:eastAsia="Times New Roman" w:hAnsi="Times New Roman" w:cs="Times New Roman"/>
                <w:b/>
                <w:bCs/>
                <w:sz w:val="24"/>
                <w:szCs w:val="24"/>
              </w:rPr>
            </w:pPr>
          </w:p>
        </w:tc>
        <w:tc>
          <w:tcPr>
            <w:tcW w:w="630" w:type="dxa"/>
            <w:shd w:val="clear" w:color="auto" w:fill="FF0000"/>
          </w:tcPr>
          <w:p w14:paraId="172ED443" w14:textId="714F8E43" w:rsidR="0AC9E76E" w:rsidRDefault="0AC9E76E" w:rsidP="0AC9E76E">
            <w:pPr>
              <w:rPr>
                <w:rFonts w:ascii="Times New Roman" w:eastAsia="Times New Roman" w:hAnsi="Times New Roman" w:cs="Times New Roman"/>
                <w:b/>
                <w:bCs/>
                <w:sz w:val="24"/>
                <w:szCs w:val="24"/>
              </w:rPr>
            </w:pPr>
          </w:p>
        </w:tc>
        <w:tc>
          <w:tcPr>
            <w:tcW w:w="720" w:type="dxa"/>
          </w:tcPr>
          <w:p w14:paraId="4B7AC7F6" w14:textId="63A493D0" w:rsidR="0AC9E76E" w:rsidRDefault="0AC9E76E" w:rsidP="0AC9E76E">
            <w:pPr>
              <w:rPr>
                <w:rFonts w:ascii="Times New Roman" w:eastAsia="Times New Roman" w:hAnsi="Times New Roman" w:cs="Times New Roman"/>
                <w:b/>
                <w:bCs/>
                <w:sz w:val="24"/>
                <w:szCs w:val="24"/>
              </w:rPr>
            </w:pPr>
          </w:p>
        </w:tc>
        <w:tc>
          <w:tcPr>
            <w:tcW w:w="720" w:type="dxa"/>
          </w:tcPr>
          <w:p w14:paraId="517BA010" w14:textId="0BB8A3C1" w:rsidR="0AC9E76E" w:rsidRDefault="0AC9E76E" w:rsidP="0AC9E76E">
            <w:pPr>
              <w:rPr>
                <w:rFonts w:ascii="Times New Roman" w:eastAsia="Times New Roman" w:hAnsi="Times New Roman" w:cs="Times New Roman"/>
                <w:b/>
                <w:bCs/>
                <w:sz w:val="24"/>
                <w:szCs w:val="24"/>
              </w:rPr>
            </w:pPr>
          </w:p>
        </w:tc>
      </w:tr>
      <w:tr w:rsidR="20D3A558" w14:paraId="22D76A61" w14:textId="77777777" w:rsidTr="005736C7">
        <w:trPr>
          <w:trHeight w:val="495"/>
        </w:trPr>
        <w:tc>
          <w:tcPr>
            <w:tcW w:w="2065" w:type="dxa"/>
          </w:tcPr>
          <w:p w14:paraId="3F807496" w14:textId="175EE005" w:rsidR="20D3A558" w:rsidRDefault="3058F218" w:rsidP="20D3A558">
            <w:pPr>
              <w:rPr>
                <w:rFonts w:ascii="Times New Roman" w:eastAsia="Times New Roman" w:hAnsi="Times New Roman" w:cs="Times New Roman"/>
                <w:sz w:val="24"/>
                <w:szCs w:val="24"/>
              </w:rPr>
            </w:pPr>
            <w:r w:rsidRPr="70393733">
              <w:rPr>
                <w:rFonts w:ascii="Times New Roman" w:eastAsia="Times New Roman" w:hAnsi="Times New Roman" w:cs="Times New Roman"/>
                <w:sz w:val="24"/>
                <w:szCs w:val="24"/>
              </w:rPr>
              <w:t>Finalize the project</w:t>
            </w:r>
          </w:p>
        </w:tc>
        <w:tc>
          <w:tcPr>
            <w:tcW w:w="630" w:type="dxa"/>
          </w:tcPr>
          <w:p w14:paraId="721D54AF" w14:textId="56817E5D" w:rsidR="20D3A558" w:rsidRDefault="20D3A558" w:rsidP="20D3A558">
            <w:pPr>
              <w:rPr>
                <w:rFonts w:ascii="Times New Roman" w:eastAsia="Times New Roman" w:hAnsi="Times New Roman" w:cs="Times New Roman"/>
                <w:b/>
                <w:bCs/>
                <w:sz w:val="24"/>
                <w:szCs w:val="24"/>
              </w:rPr>
            </w:pPr>
          </w:p>
        </w:tc>
        <w:tc>
          <w:tcPr>
            <w:tcW w:w="630" w:type="dxa"/>
          </w:tcPr>
          <w:p w14:paraId="2190C743" w14:textId="608F062F" w:rsidR="20D3A558" w:rsidRDefault="20D3A558" w:rsidP="20D3A558">
            <w:pPr>
              <w:rPr>
                <w:rFonts w:ascii="Times New Roman" w:eastAsia="Times New Roman" w:hAnsi="Times New Roman" w:cs="Times New Roman"/>
                <w:b/>
                <w:bCs/>
                <w:sz w:val="24"/>
                <w:szCs w:val="24"/>
              </w:rPr>
            </w:pPr>
          </w:p>
        </w:tc>
        <w:tc>
          <w:tcPr>
            <w:tcW w:w="630" w:type="dxa"/>
          </w:tcPr>
          <w:p w14:paraId="22D7DF2E" w14:textId="3D86AD98" w:rsidR="20D3A558" w:rsidRDefault="20D3A558" w:rsidP="20D3A558">
            <w:pPr>
              <w:rPr>
                <w:rFonts w:ascii="Times New Roman" w:eastAsia="Times New Roman" w:hAnsi="Times New Roman" w:cs="Times New Roman"/>
                <w:b/>
                <w:bCs/>
                <w:sz w:val="24"/>
                <w:szCs w:val="24"/>
              </w:rPr>
            </w:pPr>
          </w:p>
        </w:tc>
        <w:tc>
          <w:tcPr>
            <w:tcW w:w="630" w:type="dxa"/>
          </w:tcPr>
          <w:p w14:paraId="73A808F6" w14:textId="53A84F2A" w:rsidR="20D3A558" w:rsidRDefault="20D3A558" w:rsidP="20D3A558">
            <w:pPr>
              <w:rPr>
                <w:rFonts w:ascii="Times New Roman" w:eastAsia="Times New Roman" w:hAnsi="Times New Roman" w:cs="Times New Roman"/>
                <w:b/>
                <w:bCs/>
                <w:sz w:val="24"/>
                <w:szCs w:val="24"/>
              </w:rPr>
            </w:pPr>
          </w:p>
        </w:tc>
        <w:tc>
          <w:tcPr>
            <w:tcW w:w="630" w:type="dxa"/>
          </w:tcPr>
          <w:p w14:paraId="43D5EAD1" w14:textId="7D8F398D" w:rsidR="20D3A558" w:rsidRDefault="20D3A558" w:rsidP="20D3A558">
            <w:pPr>
              <w:rPr>
                <w:rFonts w:ascii="Times New Roman" w:eastAsia="Times New Roman" w:hAnsi="Times New Roman" w:cs="Times New Roman"/>
                <w:b/>
                <w:bCs/>
                <w:sz w:val="24"/>
                <w:szCs w:val="24"/>
              </w:rPr>
            </w:pPr>
          </w:p>
        </w:tc>
        <w:tc>
          <w:tcPr>
            <w:tcW w:w="630" w:type="dxa"/>
          </w:tcPr>
          <w:p w14:paraId="370017B4" w14:textId="6546EB82" w:rsidR="20D3A558" w:rsidRDefault="20D3A558" w:rsidP="20D3A558">
            <w:pPr>
              <w:rPr>
                <w:rFonts w:ascii="Times New Roman" w:eastAsia="Times New Roman" w:hAnsi="Times New Roman" w:cs="Times New Roman"/>
                <w:b/>
                <w:bCs/>
                <w:sz w:val="24"/>
                <w:szCs w:val="24"/>
              </w:rPr>
            </w:pPr>
          </w:p>
        </w:tc>
        <w:tc>
          <w:tcPr>
            <w:tcW w:w="720" w:type="dxa"/>
          </w:tcPr>
          <w:p w14:paraId="7E0FA342" w14:textId="6E0D3254" w:rsidR="20D3A558" w:rsidRDefault="20D3A558" w:rsidP="20D3A558">
            <w:pPr>
              <w:rPr>
                <w:rFonts w:ascii="Times New Roman" w:eastAsia="Times New Roman" w:hAnsi="Times New Roman" w:cs="Times New Roman"/>
                <w:b/>
                <w:bCs/>
                <w:sz w:val="24"/>
                <w:szCs w:val="24"/>
              </w:rPr>
            </w:pPr>
          </w:p>
        </w:tc>
        <w:tc>
          <w:tcPr>
            <w:tcW w:w="630" w:type="dxa"/>
          </w:tcPr>
          <w:p w14:paraId="3188C1AD" w14:textId="1B8BFB48" w:rsidR="20D3A558" w:rsidRDefault="20D3A558" w:rsidP="20D3A558">
            <w:pPr>
              <w:rPr>
                <w:rFonts w:ascii="Times New Roman" w:eastAsia="Times New Roman" w:hAnsi="Times New Roman" w:cs="Times New Roman"/>
                <w:b/>
                <w:bCs/>
                <w:sz w:val="24"/>
                <w:szCs w:val="24"/>
              </w:rPr>
            </w:pPr>
          </w:p>
        </w:tc>
        <w:tc>
          <w:tcPr>
            <w:tcW w:w="720" w:type="dxa"/>
          </w:tcPr>
          <w:p w14:paraId="2BC78772" w14:textId="28115217" w:rsidR="20D3A558" w:rsidRDefault="20D3A558" w:rsidP="20D3A558">
            <w:pPr>
              <w:rPr>
                <w:rFonts w:ascii="Times New Roman" w:eastAsia="Times New Roman" w:hAnsi="Times New Roman" w:cs="Times New Roman"/>
                <w:b/>
                <w:bCs/>
                <w:sz w:val="24"/>
                <w:szCs w:val="24"/>
              </w:rPr>
            </w:pPr>
          </w:p>
        </w:tc>
        <w:tc>
          <w:tcPr>
            <w:tcW w:w="630" w:type="dxa"/>
          </w:tcPr>
          <w:p w14:paraId="5B897CCD" w14:textId="7BA9376A" w:rsidR="20D3A558" w:rsidRDefault="20D3A558" w:rsidP="20D3A558">
            <w:pPr>
              <w:rPr>
                <w:rFonts w:ascii="Times New Roman" w:eastAsia="Times New Roman" w:hAnsi="Times New Roman" w:cs="Times New Roman"/>
                <w:b/>
                <w:bCs/>
                <w:sz w:val="24"/>
                <w:szCs w:val="24"/>
              </w:rPr>
            </w:pPr>
          </w:p>
        </w:tc>
        <w:tc>
          <w:tcPr>
            <w:tcW w:w="720" w:type="dxa"/>
            <w:shd w:val="clear" w:color="auto" w:fill="FF0000"/>
          </w:tcPr>
          <w:p w14:paraId="14E56D15" w14:textId="52B74546" w:rsidR="20D3A558" w:rsidRDefault="20D3A558" w:rsidP="20D3A558">
            <w:pPr>
              <w:rPr>
                <w:rFonts w:ascii="Times New Roman" w:eastAsia="Times New Roman" w:hAnsi="Times New Roman" w:cs="Times New Roman"/>
                <w:b/>
                <w:bCs/>
                <w:sz w:val="24"/>
                <w:szCs w:val="24"/>
              </w:rPr>
            </w:pPr>
          </w:p>
        </w:tc>
        <w:tc>
          <w:tcPr>
            <w:tcW w:w="720" w:type="dxa"/>
            <w:shd w:val="clear" w:color="auto" w:fill="FF0000"/>
          </w:tcPr>
          <w:p w14:paraId="7D3EDE67" w14:textId="45FD6B49" w:rsidR="20D3A558" w:rsidRDefault="20D3A558" w:rsidP="20D3A558">
            <w:pPr>
              <w:rPr>
                <w:rFonts w:ascii="Times New Roman" w:eastAsia="Times New Roman" w:hAnsi="Times New Roman" w:cs="Times New Roman"/>
                <w:b/>
                <w:bCs/>
                <w:sz w:val="24"/>
                <w:szCs w:val="24"/>
              </w:rPr>
            </w:pPr>
          </w:p>
        </w:tc>
      </w:tr>
    </w:tbl>
    <w:p w14:paraId="6EECE772" w14:textId="5C4CC3E6" w:rsidR="098A3288" w:rsidRDefault="098A3288" w:rsidP="098A3288">
      <w:pPr>
        <w:rPr>
          <w:rFonts w:ascii="Times New Roman" w:eastAsia="Times New Roman" w:hAnsi="Times New Roman" w:cs="Times New Roman"/>
          <w:b/>
          <w:bCs/>
          <w:sz w:val="24"/>
          <w:szCs w:val="24"/>
          <w:lang w:bidi="si-LK"/>
        </w:rPr>
      </w:pPr>
    </w:p>
    <w:p w14:paraId="68F9AE5F" w14:textId="2EE63FB7" w:rsidR="00BD3500" w:rsidRPr="00890E47" w:rsidRDefault="00BD3500" w:rsidP="11CF27CD"/>
    <w:sectPr w:rsidR="00BD3500" w:rsidRPr="00890E47" w:rsidSect="005736C7">
      <w:footerReference w:type="default" r:id="rId17"/>
      <w:pgSz w:w="11906" w:h="16838" w:code="9"/>
      <w:pgMar w:top="562" w:right="567" w:bottom="567" w:left="1138"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B98166" w14:textId="77777777" w:rsidR="00645FEF" w:rsidRDefault="00645FEF" w:rsidP="000E4C60">
      <w:pPr>
        <w:spacing w:after="0" w:line="240" w:lineRule="auto"/>
      </w:pPr>
      <w:r>
        <w:separator/>
      </w:r>
    </w:p>
  </w:endnote>
  <w:endnote w:type="continuationSeparator" w:id="0">
    <w:p w14:paraId="221451D2" w14:textId="77777777" w:rsidR="00645FEF" w:rsidRDefault="00645FEF" w:rsidP="000E4C60">
      <w:pPr>
        <w:spacing w:after="0" w:line="240" w:lineRule="auto"/>
      </w:pPr>
      <w:r>
        <w:continuationSeparator/>
      </w:r>
    </w:p>
  </w:endnote>
  <w:endnote w:type="continuationNotice" w:id="1">
    <w:p w14:paraId="3B49B281" w14:textId="77777777" w:rsidR="00645FEF" w:rsidRDefault="00645FE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Yu Gothic"/>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25474509"/>
      <w:docPartObj>
        <w:docPartGallery w:val="Page Numbers (Bottom of Page)"/>
        <w:docPartUnique/>
      </w:docPartObj>
    </w:sdtPr>
    <w:sdtEndPr>
      <w:rPr>
        <w:noProof/>
      </w:rPr>
    </w:sdtEndPr>
    <w:sdtContent>
      <w:p w14:paraId="414F4E0A" w14:textId="2C624F52" w:rsidR="00751171" w:rsidRDefault="0075117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640E8A1" w14:textId="2A9C1495" w:rsidR="000E4C60" w:rsidRDefault="000E4C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4722664"/>
      <w:docPartObj>
        <w:docPartGallery w:val="Page Numbers (Bottom of Page)"/>
        <w:docPartUnique/>
      </w:docPartObj>
    </w:sdtPr>
    <w:sdtEndPr>
      <w:rPr>
        <w:noProof/>
      </w:rPr>
    </w:sdtEndPr>
    <w:sdtContent>
      <w:p w14:paraId="2D7D4FB5" w14:textId="68557406" w:rsidR="00875EB3" w:rsidRDefault="00875E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09B955D" w14:textId="77777777" w:rsidR="00751171" w:rsidRDefault="0075117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568391"/>
      <w:docPartObj>
        <w:docPartGallery w:val="Page Numbers (Bottom of Page)"/>
        <w:docPartUnique/>
      </w:docPartObj>
    </w:sdtPr>
    <w:sdtEndPr>
      <w:rPr>
        <w:noProof/>
      </w:rPr>
    </w:sdtEndPr>
    <w:sdtContent>
      <w:p w14:paraId="1A3F49BB" w14:textId="39B6754A" w:rsidR="00875EB3" w:rsidRDefault="00875E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BD85468" w14:textId="77777777" w:rsidR="00875EB3" w:rsidRDefault="00875EB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5337449"/>
      <w:docPartObj>
        <w:docPartGallery w:val="Page Numbers (Bottom of Page)"/>
        <w:docPartUnique/>
      </w:docPartObj>
    </w:sdtPr>
    <w:sdtEndPr>
      <w:rPr>
        <w:noProof/>
      </w:rPr>
    </w:sdtEndPr>
    <w:sdtContent>
      <w:p w14:paraId="0D8F1CCB" w14:textId="5D2BAA0B" w:rsidR="00875EB3" w:rsidRDefault="00875EB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81B21E2" w14:textId="77777777" w:rsidR="00875EB3" w:rsidRDefault="00875EB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E3B3E" w14:textId="77777777" w:rsidR="00645FEF" w:rsidRDefault="00645FEF" w:rsidP="000E4C60">
      <w:pPr>
        <w:spacing w:after="0" w:line="240" w:lineRule="auto"/>
      </w:pPr>
      <w:r>
        <w:separator/>
      </w:r>
    </w:p>
  </w:footnote>
  <w:footnote w:type="continuationSeparator" w:id="0">
    <w:p w14:paraId="282E8B2E" w14:textId="77777777" w:rsidR="00645FEF" w:rsidRDefault="00645FEF" w:rsidP="000E4C60">
      <w:pPr>
        <w:spacing w:after="0" w:line="240" w:lineRule="auto"/>
      </w:pPr>
      <w:r>
        <w:continuationSeparator/>
      </w:r>
    </w:p>
  </w:footnote>
  <w:footnote w:type="continuationNotice" w:id="1">
    <w:p w14:paraId="79CC6882" w14:textId="77777777" w:rsidR="00645FEF" w:rsidRDefault="00645FEF">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5ADE8786" w14:paraId="46EA476C" w14:textId="77777777" w:rsidTr="5ADE8786">
      <w:tc>
        <w:tcPr>
          <w:tcW w:w="3120" w:type="dxa"/>
        </w:tcPr>
        <w:p w14:paraId="35870BA8" w14:textId="11C0D7C6" w:rsidR="5ADE8786" w:rsidRDefault="5ADE8786" w:rsidP="5ADE8786">
          <w:pPr>
            <w:pStyle w:val="Header"/>
            <w:ind w:left="-115"/>
          </w:pPr>
        </w:p>
      </w:tc>
      <w:tc>
        <w:tcPr>
          <w:tcW w:w="3120" w:type="dxa"/>
        </w:tcPr>
        <w:p w14:paraId="365F4EE0" w14:textId="73FA391B" w:rsidR="5ADE8786" w:rsidRDefault="5ADE8786" w:rsidP="5ADE8786">
          <w:pPr>
            <w:pStyle w:val="Header"/>
            <w:jc w:val="center"/>
          </w:pPr>
        </w:p>
      </w:tc>
      <w:tc>
        <w:tcPr>
          <w:tcW w:w="3120" w:type="dxa"/>
        </w:tcPr>
        <w:p w14:paraId="1D9B4AF8" w14:textId="3119167E" w:rsidR="5ADE8786" w:rsidRDefault="5ADE8786" w:rsidP="5ADE8786">
          <w:pPr>
            <w:pStyle w:val="Header"/>
            <w:ind w:right="-115"/>
            <w:jc w:val="right"/>
          </w:pPr>
        </w:p>
      </w:tc>
    </w:tr>
  </w:tbl>
  <w:p w14:paraId="6689528D" w14:textId="22EA92AB" w:rsidR="000E4C60" w:rsidRDefault="000E4C60">
    <w:pPr>
      <w:pStyle w:val="Header"/>
    </w:pPr>
  </w:p>
</w:hdr>
</file>

<file path=word/intelligence2.xml><?xml version="1.0" encoding="utf-8"?>
<int2:intelligence xmlns:int2="http://schemas.microsoft.com/office/intelligence/2020/intelligence" xmlns:oel="http://schemas.microsoft.com/office/2019/extlst">
  <int2:observations>
    <int2:textHash int2:hashCode="SSYUt2PwDqB7j4" int2:id="IirZBaCU">
      <int2:state int2:value="Rejected" int2:type="LegacyProofing"/>
    </int2:textHash>
    <int2:textHash int2:hashCode="PHCHFexC8sAgwZ" int2:id="W8UxqOmw">
      <int2:state int2:value="Rejected" int2:type="LegacyProofing"/>
    </int2:textHash>
    <int2:textHash int2:hashCode="teoD/sQeuUneni" int2:id="hgKaQfD8">
      <int2:state int2:value="Rejected" int2:type="LegacyProofing"/>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45A3D"/>
    <w:multiLevelType w:val="hybridMultilevel"/>
    <w:tmpl w:val="21CA8D98"/>
    <w:lvl w:ilvl="0" w:tplc="08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349CBE9"/>
    <w:multiLevelType w:val="hybridMultilevel"/>
    <w:tmpl w:val="FFFFFFFF"/>
    <w:lvl w:ilvl="0" w:tplc="5DC02930">
      <w:start w:val="1"/>
      <w:numFmt w:val="bullet"/>
      <w:lvlText w:val="·"/>
      <w:lvlJc w:val="left"/>
      <w:pPr>
        <w:ind w:left="720" w:hanging="360"/>
      </w:pPr>
      <w:rPr>
        <w:rFonts w:ascii="Symbol" w:hAnsi="Symbol" w:hint="default"/>
      </w:rPr>
    </w:lvl>
    <w:lvl w:ilvl="1" w:tplc="69FC4E06">
      <w:start w:val="1"/>
      <w:numFmt w:val="bullet"/>
      <w:lvlText w:val="o"/>
      <w:lvlJc w:val="left"/>
      <w:pPr>
        <w:ind w:left="1440" w:hanging="360"/>
      </w:pPr>
      <w:rPr>
        <w:rFonts w:ascii="Courier New" w:hAnsi="Courier New" w:hint="default"/>
      </w:rPr>
    </w:lvl>
    <w:lvl w:ilvl="2" w:tplc="C096AD40">
      <w:start w:val="1"/>
      <w:numFmt w:val="bullet"/>
      <w:lvlText w:val=""/>
      <w:lvlJc w:val="left"/>
      <w:pPr>
        <w:ind w:left="2160" w:hanging="360"/>
      </w:pPr>
      <w:rPr>
        <w:rFonts w:ascii="Wingdings" w:hAnsi="Wingdings" w:hint="default"/>
      </w:rPr>
    </w:lvl>
    <w:lvl w:ilvl="3" w:tplc="FA867A1E">
      <w:start w:val="1"/>
      <w:numFmt w:val="bullet"/>
      <w:lvlText w:val=""/>
      <w:lvlJc w:val="left"/>
      <w:pPr>
        <w:ind w:left="2880" w:hanging="360"/>
      </w:pPr>
      <w:rPr>
        <w:rFonts w:ascii="Symbol" w:hAnsi="Symbol" w:hint="default"/>
      </w:rPr>
    </w:lvl>
    <w:lvl w:ilvl="4" w:tplc="4B4031AC">
      <w:start w:val="1"/>
      <w:numFmt w:val="bullet"/>
      <w:lvlText w:val="o"/>
      <w:lvlJc w:val="left"/>
      <w:pPr>
        <w:ind w:left="3600" w:hanging="360"/>
      </w:pPr>
      <w:rPr>
        <w:rFonts w:ascii="Courier New" w:hAnsi="Courier New" w:hint="default"/>
      </w:rPr>
    </w:lvl>
    <w:lvl w:ilvl="5" w:tplc="EE444312">
      <w:start w:val="1"/>
      <w:numFmt w:val="bullet"/>
      <w:lvlText w:val=""/>
      <w:lvlJc w:val="left"/>
      <w:pPr>
        <w:ind w:left="4320" w:hanging="360"/>
      </w:pPr>
      <w:rPr>
        <w:rFonts w:ascii="Wingdings" w:hAnsi="Wingdings" w:hint="default"/>
      </w:rPr>
    </w:lvl>
    <w:lvl w:ilvl="6" w:tplc="671878D8">
      <w:start w:val="1"/>
      <w:numFmt w:val="bullet"/>
      <w:lvlText w:val=""/>
      <w:lvlJc w:val="left"/>
      <w:pPr>
        <w:ind w:left="5040" w:hanging="360"/>
      </w:pPr>
      <w:rPr>
        <w:rFonts w:ascii="Symbol" w:hAnsi="Symbol" w:hint="default"/>
      </w:rPr>
    </w:lvl>
    <w:lvl w:ilvl="7" w:tplc="99689574">
      <w:start w:val="1"/>
      <w:numFmt w:val="bullet"/>
      <w:lvlText w:val="o"/>
      <w:lvlJc w:val="left"/>
      <w:pPr>
        <w:ind w:left="5760" w:hanging="360"/>
      </w:pPr>
      <w:rPr>
        <w:rFonts w:ascii="Courier New" w:hAnsi="Courier New" w:hint="default"/>
      </w:rPr>
    </w:lvl>
    <w:lvl w:ilvl="8" w:tplc="F9A27D54">
      <w:start w:val="1"/>
      <w:numFmt w:val="bullet"/>
      <w:lvlText w:val=""/>
      <w:lvlJc w:val="left"/>
      <w:pPr>
        <w:ind w:left="6480" w:hanging="360"/>
      </w:pPr>
      <w:rPr>
        <w:rFonts w:ascii="Wingdings" w:hAnsi="Wingdings" w:hint="default"/>
      </w:rPr>
    </w:lvl>
  </w:abstractNum>
  <w:abstractNum w:abstractNumId="2" w15:restartNumberingAfterBreak="0">
    <w:nsid w:val="14F23AC3"/>
    <w:multiLevelType w:val="hybridMultilevel"/>
    <w:tmpl w:val="0186D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AB614E"/>
    <w:multiLevelType w:val="hybridMultilevel"/>
    <w:tmpl w:val="6414C686"/>
    <w:lvl w:ilvl="0" w:tplc="53B00DBC">
      <w:numFmt w:val="bullet"/>
      <w:lvlText w:val="-"/>
      <w:lvlJc w:val="left"/>
      <w:pPr>
        <w:ind w:left="1440" w:hanging="360"/>
      </w:pPr>
      <w:rPr>
        <w:rFonts w:ascii="Times New Roman" w:eastAsia="Times New Roman" w:hAnsi="Times New Roman"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 w15:restartNumberingAfterBreak="0">
    <w:nsid w:val="218F2B2C"/>
    <w:multiLevelType w:val="hybridMultilevel"/>
    <w:tmpl w:val="FFAE4A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50B28D1"/>
    <w:multiLevelType w:val="hybridMultilevel"/>
    <w:tmpl w:val="191CCDB4"/>
    <w:lvl w:ilvl="0" w:tplc="08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3BA26F8A"/>
    <w:multiLevelType w:val="hybridMultilevel"/>
    <w:tmpl w:val="42A63568"/>
    <w:lvl w:ilvl="0" w:tplc="3A289F46">
      <w:start w:val="1"/>
      <w:numFmt w:val="decimal"/>
      <w:lvlText w:val="%1."/>
      <w:lvlJc w:val="left"/>
      <w:pPr>
        <w:ind w:left="720" w:hanging="360"/>
      </w:pPr>
      <w:rPr>
        <w:rFonts w:hint="default"/>
        <w:b/>
        <w:bCs w:val="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37A5CB0"/>
    <w:multiLevelType w:val="hybridMultilevel"/>
    <w:tmpl w:val="AD284F72"/>
    <w:lvl w:ilvl="0" w:tplc="FD264BC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B593614"/>
    <w:multiLevelType w:val="hybridMultilevel"/>
    <w:tmpl w:val="9708A1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67C25636"/>
    <w:multiLevelType w:val="hybridMultilevel"/>
    <w:tmpl w:val="39387B14"/>
    <w:lvl w:ilvl="0" w:tplc="38AC8246">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D400989"/>
    <w:multiLevelType w:val="hybridMultilevel"/>
    <w:tmpl w:val="5F9C7182"/>
    <w:lvl w:ilvl="0" w:tplc="A2DA33B8">
      <w:numFmt w:val="bullet"/>
      <w:lvlText w:val="-"/>
      <w:lvlJc w:val="left"/>
      <w:pPr>
        <w:ind w:left="1080" w:hanging="360"/>
      </w:pPr>
      <w:rPr>
        <w:rFonts w:ascii="Times New Roman" w:eastAsia="Times New Roman"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7D3F38AC"/>
    <w:multiLevelType w:val="hybridMultilevel"/>
    <w:tmpl w:val="38BAC7DC"/>
    <w:lvl w:ilvl="0" w:tplc="38AC8246">
      <w:numFmt w:val="bullet"/>
      <w:lvlText w:val="•"/>
      <w:lvlJc w:val="left"/>
      <w:pPr>
        <w:ind w:left="1080" w:hanging="72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59151213">
    <w:abstractNumId w:val="0"/>
  </w:num>
  <w:num w:numId="2" w16cid:durableId="976911598">
    <w:abstractNumId w:val="1"/>
  </w:num>
  <w:num w:numId="3" w16cid:durableId="1719935056">
    <w:abstractNumId w:val="10"/>
  </w:num>
  <w:num w:numId="4" w16cid:durableId="2140410931">
    <w:abstractNumId w:val="3"/>
  </w:num>
  <w:num w:numId="5" w16cid:durableId="893656396">
    <w:abstractNumId w:val="5"/>
  </w:num>
  <w:num w:numId="6" w16cid:durableId="1164320243">
    <w:abstractNumId w:val="7"/>
  </w:num>
  <w:num w:numId="7" w16cid:durableId="500394585">
    <w:abstractNumId w:val="6"/>
  </w:num>
  <w:num w:numId="8" w16cid:durableId="487677519">
    <w:abstractNumId w:val="8"/>
  </w:num>
  <w:num w:numId="9" w16cid:durableId="885994435">
    <w:abstractNumId w:val="11"/>
  </w:num>
  <w:num w:numId="10" w16cid:durableId="1866819644">
    <w:abstractNumId w:val="9"/>
  </w:num>
  <w:num w:numId="11" w16cid:durableId="1160652616">
    <w:abstractNumId w:val="4"/>
  </w:num>
  <w:num w:numId="12" w16cid:durableId="69993777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46AB"/>
    <w:rsid w:val="00000241"/>
    <w:rsid w:val="00000352"/>
    <w:rsid w:val="000007C5"/>
    <w:rsid w:val="000008C0"/>
    <w:rsid w:val="000021D6"/>
    <w:rsid w:val="0000262D"/>
    <w:rsid w:val="0000515A"/>
    <w:rsid w:val="00005C8C"/>
    <w:rsid w:val="000070FF"/>
    <w:rsid w:val="000073A0"/>
    <w:rsid w:val="00007C0D"/>
    <w:rsid w:val="0001102D"/>
    <w:rsid w:val="00011542"/>
    <w:rsid w:val="0001172F"/>
    <w:rsid w:val="000117A6"/>
    <w:rsid w:val="00012634"/>
    <w:rsid w:val="00013E01"/>
    <w:rsid w:val="00014831"/>
    <w:rsid w:val="00015431"/>
    <w:rsid w:val="00015435"/>
    <w:rsid w:val="000155FC"/>
    <w:rsid w:val="00015871"/>
    <w:rsid w:val="00016772"/>
    <w:rsid w:val="00016CAB"/>
    <w:rsid w:val="00017F66"/>
    <w:rsid w:val="0002079B"/>
    <w:rsid w:val="00020D8E"/>
    <w:rsid w:val="0002142B"/>
    <w:rsid w:val="00021838"/>
    <w:rsid w:val="00022252"/>
    <w:rsid w:val="0002468E"/>
    <w:rsid w:val="00025DE0"/>
    <w:rsid w:val="0002722F"/>
    <w:rsid w:val="00031A5A"/>
    <w:rsid w:val="0003255D"/>
    <w:rsid w:val="00032ABB"/>
    <w:rsid w:val="00032E9C"/>
    <w:rsid w:val="0003336B"/>
    <w:rsid w:val="000336AA"/>
    <w:rsid w:val="00034330"/>
    <w:rsid w:val="00034BD3"/>
    <w:rsid w:val="000350B5"/>
    <w:rsid w:val="00035584"/>
    <w:rsid w:val="00035FDA"/>
    <w:rsid w:val="000368A4"/>
    <w:rsid w:val="000371B3"/>
    <w:rsid w:val="0004137C"/>
    <w:rsid w:val="00041DBC"/>
    <w:rsid w:val="00041F7E"/>
    <w:rsid w:val="00042E1A"/>
    <w:rsid w:val="00042FC7"/>
    <w:rsid w:val="0004320A"/>
    <w:rsid w:val="00045E37"/>
    <w:rsid w:val="00046045"/>
    <w:rsid w:val="00046C27"/>
    <w:rsid w:val="000470AE"/>
    <w:rsid w:val="000474B4"/>
    <w:rsid w:val="0005169E"/>
    <w:rsid w:val="000522FC"/>
    <w:rsid w:val="000526EB"/>
    <w:rsid w:val="00052D23"/>
    <w:rsid w:val="00052D41"/>
    <w:rsid w:val="000539A0"/>
    <w:rsid w:val="00054CF0"/>
    <w:rsid w:val="000552A7"/>
    <w:rsid w:val="00055F2B"/>
    <w:rsid w:val="00056347"/>
    <w:rsid w:val="00057031"/>
    <w:rsid w:val="0006088B"/>
    <w:rsid w:val="0006219E"/>
    <w:rsid w:val="00064E02"/>
    <w:rsid w:val="00065012"/>
    <w:rsid w:val="0006512F"/>
    <w:rsid w:val="00065A5B"/>
    <w:rsid w:val="000672DC"/>
    <w:rsid w:val="00067BA1"/>
    <w:rsid w:val="000709C2"/>
    <w:rsid w:val="00070EFE"/>
    <w:rsid w:val="00072F16"/>
    <w:rsid w:val="00072F77"/>
    <w:rsid w:val="00072FF5"/>
    <w:rsid w:val="0007330A"/>
    <w:rsid w:val="00073D9A"/>
    <w:rsid w:val="00075281"/>
    <w:rsid w:val="00075B8F"/>
    <w:rsid w:val="000760EF"/>
    <w:rsid w:val="0007659F"/>
    <w:rsid w:val="000773CD"/>
    <w:rsid w:val="000777C0"/>
    <w:rsid w:val="000800B2"/>
    <w:rsid w:val="00081A09"/>
    <w:rsid w:val="00083147"/>
    <w:rsid w:val="000832D5"/>
    <w:rsid w:val="000838C7"/>
    <w:rsid w:val="00083906"/>
    <w:rsid w:val="00083D97"/>
    <w:rsid w:val="00084218"/>
    <w:rsid w:val="00084ECD"/>
    <w:rsid w:val="00085A3F"/>
    <w:rsid w:val="000875FA"/>
    <w:rsid w:val="00087FFD"/>
    <w:rsid w:val="000909CC"/>
    <w:rsid w:val="00090C22"/>
    <w:rsid w:val="000932DD"/>
    <w:rsid w:val="00093528"/>
    <w:rsid w:val="00094374"/>
    <w:rsid w:val="00095632"/>
    <w:rsid w:val="00096B23"/>
    <w:rsid w:val="000A026B"/>
    <w:rsid w:val="000A07A4"/>
    <w:rsid w:val="000A0E8A"/>
    <w:rsid w:val="000A1333"/>
    <w:rsid w:val="000A2C19"/>
    <w:rsid w:val="000A3D87"/>
    <w:rsid w:val="000A460A"/>
    <w:rsid w:val="000A4BFB"/>
    <w:rsid w:val="000A5442"/>
    <w:rsid w:val="000A6976"/>
    <w:rsid w:val="000A6AB3"/>
    <w:rsid w:val="000A7FC1"/>
    <w:rsid w:val="000B061B"/>
    <w:rsid w:val="000B06D0"/>
    <w:rsid w:val="000B1A02"/>
    <w:rsid w:val="000B28C7"/>
    <w:rsid w:val="000B2B6B"/>
    <w:rsid w:val="000B4187"/>
    <w:rsid w:val="000B5D70"/>
    <w:rsid w:val="000B67F8"/>
    <w:rsid w:val="000B695F"/>
    <w:rsid w:val="000B7B23"/>
    <w:rsid w:val="000C05EA"/>
    <w:rsid w:val="000C29F7"/>
    <w:rsid w:val="000C3585"/>
    <w:rsid w:val="000C369E"/>
    <w:rsid w:val="000C3780"/>
    <w:rsid w:val="000C3888"/>
    <w:rsid w:val="000C3DFC"/>
    <w:rsid w:val="000C4996"/>
    <w:rsid w:val="000C4F49"/>
    <w:rsid w:val="000C505A"/>
    <w:rsid w:val="000C53E6"/>
    <w:rsid w:val="000C7879"/>
    <w:rsid w:val="000C7CC7"/>
    <w:rsid w:val="000D1C2B"/>
    <w:rsid w:val="000D23F7"/>
    <w:rsid w:val="000D35B4"/>
    <w:rsid w:val="000D3A1B"/>
    <w:rsid w:val="000D4170"/>
    <w:rsid w:val="000D4B64"/>
    <w:rsid w:val="000D4B92"/>
    <w:rsid w:val="000D6EF9"/>
    <w:rsid w:val="000D74FD"/>
    <w:rsid w:val="000E0110"/>
    <w:rsid w:val="000E12B5"/>
    <w:rsid w:val="000E12BD"/>
    <w:rsid w:val="000E1A00"/>
    <w:rsid w:val="000E2AA0"/>
    <w:rsid w:val="000E2EE2"/>
    <w:rsid w:val="000E2FAA"/>
    <w:rsid w:val="000E2FAE"/>
    <w:rsid w:val="000E339A"/>
    <w:rsid w:val="000E3490"/>
    <w:rsid w:val="000E37F3"/>
    <w:rsid w:val="000E3EF2"/>
    <w:rsid w:val="000E4C60"/>
    <w:rsid w:val="000E4ED4"/>
    <w:rsid w:val="000E52C4"/>
    <w:rsid w:val="000E630A"/>
    <w:rsid w:val="000E660B"/>
    <w:rsid w:val="000E762D"/>
    <w:rsid w:val="000F37AB"/>
    <w:rsid w:val="000F3F44"/>
    <w:rsid w:val="000F4237"/>
    <w:rsid w:val="000F48A2"/>
    <w:rsid w:val="000F4C20"/>
    <w:rsid w:val="000F51C9"/>
    <w:rsid w:val="000F5C0E"/>
    <w:rsid w:val="000F7B8A"/>
    <w:rsid w:val="000F7F72"/>
    <w:rsid w:val="001001E0"/>
    <w:rsid w:val="001013BD"/>
    <w:rsid w:val="00102DD6"/>
    <w:rsid w:val="001049BC"/>
    <w:rsid w:val="0010501E"/>
    <w:rsid w:val="001052C4"/>
    <w:rsid w:val="00106472"/>
    <w:rsid w:val="00107504"/>
    <w:rsid w:val="00107BB7"/>
    <w:rsid w:val="00110C01"/>
    <w:rsid w:val="001114E9"/>
    <w:rsid w:val="00111CBD"/>
    <w:rsid w:val="00111E67"/>
    <w:rsid w:val="001127C9"/>
    <w:rsid w:val="0011289F"/>
    <w:rsid w:val="001129FF"/>
    <w:rsid w:val="00112A5A"/>
    <w:rsid w:val="00113E89"/>
    <w:rsid w:val="00113FAF"/>
    <w:rsid w:val="00114289"/>
    <w:rsid w:val="00114AE0"/>
    <w:rsid w:val="001157C5"/>
    <w:rsid w:val="00120C6D"/>
    <w:rsid w:val="00121767"/>
    <w:rsid w:val="001220BB"/>
    <w:rsid w:val="00123BE6"/>
    <w:rsid w:val="00124E78"/>
    <w:rsid w:val="00125A06"/>
    <w:rsid w:val="001265E2"/>
    <w:rsid w:val="00126AC9"/>
    <w:rsid w:val="0012759E"/>
    <w:rsid w:val="00127F39"/>
    <w:rsid w:val="0013014E"/>
    <w:rsid w:val="00130733"/>
    <w:rsid w:val="00130FCB"/>
    <w:rsid w:val="0013189C"/>
    <w:rsid w:val="001329B2"/>
    <w:rsid w:val="00133D6F"/>
    <w:rsid w:val="001342D5"/>
    <w:rsid w:val="00134387"/>
    <w:rsid w:val="00136B4E"/>
    <w:rsid w:val="00140E4E"/>
    <w:rsid w:val="00143135"/>
    <w:rsid w:val="001436C9"/>
    <w:rsid w:val="0014391D"/>
    <w:rsid w:val="00143CDF"/>
    <w:rsid w:val="0014515D"/>
    <w:rsid w:val="00146820"/>
    <w:rsid w:val="00147A85"/>
    <w:rsid w:val="00151344"/>
    <w:rsid w:val="001515FB"/>
    <w:rsid w:val="001524F3"/>
    <w:rsid w:val="0015268B"/>
    <w:rsid w:val="00152892"/>
    <w:rsid w:val="00152E97"/>
    <w:rsid w:val="001533CD"/>
    <w:rsid w:val="001535BD"/>
    <w:rsid w:val="001539CB"/>
    <w:rsid w:val="00153A6C"/>
    <w:rsid w:val="00153E9C"/>
    <w:rsid w:val="00154682"/>
    <w:rsid w:val="00155B6C"/>
    <w:rsid w:val="00155B9F"/>
    <w:rsid w:val="001574EB"/>
    <w:rsid w:val="00157826"/>
    <w:rsid w:val="0015787C"/>
    <w:rsid w:val="00157C35"/>
    <w:rsid w:val="00157C62"/>
    <w:rsid w:val="00160B9C"/>
    <w:rsid w:val="0016122F"/>
    <w:rsid w:val="001622A8"/>
    <w:rsid w:val="00162F58"/>
    <w:rsid w:val="001631AE"/>
    <w:rsid w:val="001631F1"/>
    <w:rsid w:val="00164854"/>
    <w:rsid w:val="001650E8"/>
    <w:rsid w:val="001664DC"/>
    <w:rsid w:val="0016689A"/>
    <w:rsid w:val="001719F8"/>
    <w:rsid w:val="00171BA3"/>
    <w:rsid w:val="001720E2"/>
    <w:rsid w:val="00172413"/>
    <w:rsid w:val="001751EB"/>
    <w:rsid w:val="00175B5A"/>
    <w:rsid w:val="00175EAD"/>
    <w:rsid w:val="00177C6C"/>
    <w:rsid w:val="00177E42"/>
    <w:rsid w:val="00180FAF"/>
    <w:rsid w:val="00181C33"/>
    <w:rsid w:val="00181DAE"/>
    <w:rsid w:val="00182F79"/>
    <w:rsid w:val="00184124"/>
    <w:rsid w:val="001857A1"/>
    <w:rsid w:val="00190198"/>
    <w:rsid w:val="00190463"/>
    <w:rsid w:val="00190493"/>
    <w:rsid w:val="001915D9"/>
    <w:rsid w:val="00192454"/>
    <w:rsid w:val="001926ED"/>
    <w:rsid w:val="001930B4"/>
    <w:rsid w:val="00193F60"/>
    <w:rsid w:val="001944E1"/>
    <w:rsid w:val="00194B38"/>
    <w:rsid w:val="00195E22"/>
    <w:rsid w:val="0019612A"/>
    <w:rsid w:val="00196FAC"/>
    <w:rsid w:val="00197047"/>
    <w:rsid w:val="001A0639"/>
    <w:rsid w:val="001A3AA0"/>
    <w:rsid w:val="001A5DF3"/>
    <w:rsid w:val="001A695E"/>
    <w:rsid w:val="001B11D1"/>
    <w:rsid w:val="001B45BC"/>
    <w:rsid w:val="001B4A5F"/>
    <w:rsid w:val="001B4BF3"/>
    <w:rsid w:val="001B69F2"/>
    <w:rsid w:val="001B7111"/>
    <w:rsid w:val="001C018C"/>
    <w:rsid w:val="001C0EAE"/>
    <w:rsid w:val="001C2303"/>
    <w:rsid w:val="001C4F32"/>
    <w:rsid w:val="001C5AF0"/>
    <w:rsid w:val="001C63F0"/>
    <w:rsid w:val="001C65C7"/>
    <w:rsid w:val="001C6677"/>
    <w:rsid w:val="001C67E1"/>
    <w:rsid w:val="001D114A"/>
    <w:rsid w:val="001D1A44"/>
    <w:rsid w:val="001D2C49"/>
    <w:rsid w:val="001D2F5E"/>
    <w:rsid w:val="001D350B"/>
    <w:rsid w:val="001D3E99"/>
    <w:rsid w:val="001D4338"/>
    <w:rsid w:val="001D52EE"/>
    <w:rsid w:val="001D635A"/>
    <w:rsid w:val="001D6C49"/>
    <w:rsid w:val="001D71CE"/>
    <w:rsid w:val="001E038A"/>
    <w:rsid w:val="001E082A"/>
    <w:rsid w:val="001E0C4B"/>
    <w:rsid w:val="001E12CB"/>
    <w:rsid w:val="001E13DC"/>
    <w:rsid w:val="001E25C9"/>
    <w:rsid w:val="001E3013"/>
    <w:rsid w:val="001E340A"/>
    <w:rsid w:val="001E37AD"/>
    <w:rsid w:val="001E3DCC"/>
    <w:rsid w:val="001E5602"/>
    <w:rsid w:val="001E6318"/>
    <w:rsid w:val="001E643D"/>
    <w:rsid w:val="001F0A2A"/>
    <w:rsid w:val="001F1A74"/>
    <w:rsid w:val="001F2A2D"/>
    <w:rsid w:val="001F2D19"/>
    <w:rsid w:val="001F38E4"/>
    <w:rsid w:val="001F43C2"/>
    <w:rsid w:val="001F5369"/>
    <w:rsid w:val="001F5AB0"/>
    <w:rsid w:val="001F66CA"/>
    <w:rsid w:val="001F66F9"/>
    <w:rsid w:val="001F6E31"/>
    <w:rsid w:val="0020347E"/>
    <w:rsid w:val="002044B1"/>
    <w:rsid w:val="0020460C"/>
    <w:rsid w:val="00204DD1"/>
    <w:rsid w:val="002051C9"/>
    <w:rsid w:val="002053AA"/>
    <w:rsid w:val="00205A73"/>
    <w:rsid w:val="00206001"/>
    <w:rsid w:val="00207184"/>
    <w:rsid w:val="00210D94"/>
    <w:rsid w:val="00211967"/>
    <w:rsid w:val="00213433"/>
    <w:rsid w:val="00215AEB"/>
    <w:rsid w:val="0021645E"/>
    <w:rsid w:val="0021683B"/>
    <w:rsid w:val="00217A1E"/>
    <w:rsid w:val="00217CF9"/>
    <w:rsid w:val="00220FD4"/>
    <w:rsid w:val="002220CF"/>
    <w:rsid w:val="002224B8"/>
    <w:rsid w:val="00223E03"/>
    <w:rsid w:val="00225B9E"/>
    <w:rsid w:val="00226ED0"/>
    <w:rsid w:val="002270D1"/>
    <w:rsid w:val="002274E2"/>
    <w:rsid w:val="0023005B"/>
    <w:rsid w:val="002317B1"/>
    <w:rsid w:val="00231B92"/>
    <w:rsid w:val="00233170"/>
    <w:rsid w:val="0023444F"/>
    <w:rsid w:val="00234B59"/>
    <w:rsid w:val="00234D3C"/>
    <w:rsid w:val="00236AE8"/>
    <w:rsid w:val="00236F63"/>
    <w:rsid w:val="00240766"/>
    <w:rsid w:val="0024284E"/>
    <w:rsid w:val="00242E7A"/>
    <w:rsid w:val="00243671"/>
    <w:rsid w:val="00246241"/>
    <w:rsid w:val="00246992"/>
    <w:rsid w:val="00250F67"/>
    <w:rsid w:val="0025195A"/>
    <w:rsid w:val="002530D5"/>
    <w:rsid w:val="002558E1"/>
    <w:rsid w:val="00256F3C"/>
    <w:rsid w:val="0025701C"/>
    <w:rsid w:val="00257384"/>
    <w:rsid w:val="0025776B"/>
    <w:rsid w:val="00257823"/>
    <w:rsid w:val="00257953"/>
    <w:rsid w:val="00257ABE"/>
    <w:rsid w:val="0026387A"/>
    <w:rsid w:val="00263CBE"/>
    <w:rsid w:val="00264E8E"/>
    <w:rsid w:val="00265031"/>
    <w:rsid w:val="00265EFF"/>
    <w:rsid w:val="0026607D"/>
    <w:rsid w:val="00266537"/>
    <w:rsid w:val="00266FF0"/>
    <w:rsid w:val="002723B9"/>
    <w:rsid w:val="0027244A"/>
    <w:rsid w:val="00273209"/>
    <w:rsid w:val="00273DBD"/>
    <w:rsid w:val="00273F5C"/>
    <w:rsid w:val="00275440"/>
    <w:rsid w:val="00275DE9"/>
    <w:rsid w:val="00276012"/>
    <w:rsid w:val="002775C0"/>
    <w:rsid w:val="00282DE2"/>
    <w:rsid w:val="002833AD"/>
    <w:rsid w:val="00285C16"/>
    <w:rsid w:val="00285F56"/>
    <w:rsid w:val="00286161"/>
    <w:rsid w:val="00287B15"/>
    <w:rsid w:val="00290ECB"/>
    <w:rsid w:val="0029191C"/>
    <w:rsid w:val="00291934"/>
    <w:rsid w:val="002934DA"/>
    <w:rsid w:val="00293587"/>
    <w:rsid w:val="00293A42"/>
    <w:rsid w:val="00293C65"/>
    <w:rsid w:val="00293CF8"/>
    <w:rsid w:val="002942C2"/>
    <w:rsid w:val="00294443"/>
    <w:rsid w:val="00294490"/>
    <w:rsid w:val="00294B6A"/>
    <w:rsid w:val="00294CB4"/>
    <w:rsid w:val="00295055"/>
    <w:rsid w:val="00295D9F"/>
    <w:rsid w:val="002965EB"/>
    <w:rsid w:val="00297D3B"/>
    <w:rsid w:val="002A0611"/>
    <w:rsid w:val="002A1694"/>
    <w:rsid w:val="002A2ABC"/>
    <w:rsid w:val="002A2F04"/>
    <w:rsid w:val="002A340B"/>
    <w:rsid w:val="002A4462"/>
    <w:rsid w:val="002A7160"/>
    <w:rsid w:val="002A7C24"/>
    <w:rsid w:val="002A7F3F"/>
    <w:rsid w:val="002B10E3"/>
    <w:rsid w:val="002B2479"/>
    <w:rsid w:val="002B49E9"/>
    <w:rsid w:val="002B4DB9"/>
    <w:rsid w:val="002B4EB6"/>
    <w:rsid w:val="002B5CE4"/>
    <w:rsid w:val="002B62CD"/>
    <w:rsid w:val="002C0196"/>
    <w:rsid w:val="002C05D5"/>
    <w:rsid w:val="002C0C16"/>
    <w:rsid w:val="002C0D07"/>
    <w:rsid w:val="002C1A25"/>
    <w:rsid w:val="002C2008"/>
    <w:rsid w:val="002C21CE"/>
    <w:rsid w:val="002C27CA"/>
    <w:rsid w:val="002C336C"/>
    <w:rsid w:val="002C3D92"/>
    <w:rsid w:val="002C4453"/>
    <w:rsid w:val="002C5919"/>
    <w:rsid w:val="002D0C22"/>
    <w:rsid w:val="002D302F"/>
    <w:rsid w:val="002D33A2"/>
    <w:rsid w:val="002D3421"/>
    <w:rsid w:val="002D3601"/>
    <w:rsid w:val="002D4C80"/>
    <w:rsid w:val="002D4F2A"/>
    <w:rsid w:val="002D5152"/>
    <w:rsid w:val="002D5422"/>
    <w:rsid w:val="002D58DB"/>
    <w:rsid w:val="002D72C8"/>
    <w:rsid w:val="002D7B5F"/>
    <w:rsid w:val="002E13CD"/>
    <w:rsid w:val="002E29C9"/>
    <w:rsid w:val="002E2A2D"/>
    <w:rsid w:val="002E2B8C"/>
    <w:rsid w:val="002E348B"/>
    <w:rsid w:val="002E41D3"/>
    <w:rsid w:val="002E4523"/>
    <w:rsid w:val="002E6DC5"/>
    <w:rsid w:val="002F25C4"/>
    <w:rsid w:val="002F3426"/>
    <w:rsid w:val="002F492F"/>
    <w:rsid w:val="002F4985"/>
    <w:rsid w:val="002F5914"/>
    <w:rsid w:val="002F6171"/>
    <w:rsid w:val="002F62BF"/>
    <w:rsid w:val="002F62D7"/>
    <w:rsid w:val="002F64A4"/>
    <w:rsid w:val="002F7B18"/>
    <w:rsid w:val="002F7C0F"/>
    <w:rsid w:val="0030103D"/>
    <w:rsid w:val="00301EAC"/>
    <w:rsid w:val="00304B9B"/>
    <w:rsid w:val="00304DFB"/>
    <w:rsid w:val="003053E4"/>
    <w:rsid w:val="00305F95"/>
    <w:rsid w:val="00306817"/>
    <w:rsid w:val="003077FF"/>
    <w:rsid w:val="00307CD0"/>
    <w:rsid w:val="003109B7"/>
    <w:rsid w:val="00311310"/>
    <w:rsid w:val="003127E6"/>
    <w:rsid w:val="00313EA4"/>
    <w:rsid w:val="00314F3D"/>
    <w:rsid w:val="0032030A"/>
    <w:rsid w:val="00320C46"/>
    <w:rsid w:val="00321375"/>
    <w:rsid w:val="003213A0"/>
    <w:rsid w:val="003223D3"/>
    <w:rsid w:val="00322C89"/>
    <w:rsid w:val="00323544"/>
    <w:rsid w:val="00323E54"/>
    <w:rsid w:val="0032438B"/>
    <w:rsid w:val="0032474C"/>
    <w:rsid w:val="003247EC"/>
    <w:rsid w:val="00324C6B"/>
    <w:rsid w:val="00325179"/>
    <w:rsid w:val="00327056"/>
    <w:rsid w:val="00327335"/>
    <w:rsid w:val="00331615"/>
    <w:rsid w:val="00331AF6"/>
    <w:rsid w:val="00332033"/>
    <w:rsid w:val="00332C9D"/>
    <w:rsid w:val="00333E34"/>
    <w:rsid w:val="003344E3"/>
    <w:rsid w:val="003345D0"/>
    <w:rsid w:val="00335062"/>
    <w:rsid w:val="00336DDF"/>
    <w:rsid w:val="0034028A"/>
    <w:rsid w:val="00341DB8"/>
    <w:rsid w:val="003424A2"/>
    <w:rsid w:val="00342C2C"/>
    <w:rsid w:val="00343724"/>
    <w:rsid w:val="003440C0"/>
    <w:rsid w:val="003449F5"/>
    <w:rsid w:val="003451DC"/>
    <w:rsid w:val="00345D1F"/>
    <w:rsid w:val="00346101"/>
    <w:rsid w:val="00346CDA"/>
    <w:rsid w:val="0034738B"/>
    <w:rsid w:val="003500B6"/>
    <w:rsid w:val="003528A0"/>
    <w:rsid w:val="00352ADD"/>
    <w:rsid w:val="00352D46"/>
    <w:rsid w:val="00354537"/>
    <w:rsid w:val="00355CE2"/>
    <w:rsid w:val="00355D94"/>
    <w:rsid w:val="00356F6A"/>
    <w:rsid w:val="0035724C"/>
    <w:rsid w:val="003611B1"/>
    <w:rsid w:val="00361972"/>
    <w:rsid w:val="003629DA"/>
    <w:rsid w:val="00363101"/>
    <w:rsid w:val="00363453"/>
    <w:rsid w:val="00363610"/>
    <w:rsid w:val="00364F1C"/>
    <w:rsid w:val="0036683E"/>
    <w:rsid w:val="00366ABC"/>
    <w:rsid w:val="00373479"/>
    <w:rsid w:val="00373C3C"/>
    <w:rsid w:val="00377CC4"/>
    <w:rsid w:val="0037F67E"/>
    <w:rsid w:val="00380211"/>
    <w:rsid w:val="00381FEC"/>
    <w:rsid w:val="003823A9"/>
    <w:rsid w:val="00382C25"/>
    <w:rsid w:val="003839D0"/>
    <w:rsid w:val="00384673"/>
    <w:rsid w:val="00384CCA"/>
    <w:rsid w:val="00385157"/>
    <w:rsid w:val="00385975"/>
    <w:rsid w:val="00386379"/>
    <w:rsid w:val="00390CA0"/>
    <w:rsid w:val="0039252D"/>
    <w:rsid w:val="0039328B"/>
    <w:rsid w:val="00394D23"/>
    <w:rsid w:val="0039539E"/>
    <w:rsid w:val="0039642C"/>
    <w:rsid w:val="00396471"/>
    <w:rsid w:val="00396B50"/>
    <w:rsid w:val="00396BB2"/>
    <w:rsid w:val="00396C92"/>
    <w:rsid w:val="00397725"/>
    <w:rsid w:val="00397B83"/>
    <w:rsid w:val="003A08B2"/>
    <w:rsid w:val="003A1275"/>
    <w:rsid w:val="003A1C8C"/>
    <w:rsid w:val="003A2213"/>
    <w:rsid w:val="003A2250"/>
    <w:rsid w:val="003A401F"/>
    <w:rsid w:val="003A4174"/>
    <w:rsid w:val="003A4D3C"/>
    <w:rsid w:val="003A7663"/>
    <w:rsid w:val="003B01B4"/>
    <w:rsid w:val="003B0B00"/>
    <w:rsid w:val="003B166F"/>
    <w:rsid w:val="003B3333"/>
    <w:rsid w:val="003B360C"/>
    <w:rsid w:val="003B3848"/>
    <w:rsid w:val="003B433E"/>
    <w:rsid w:val="003B47E7"/>
    <w:rsid w:val="003B60E1"/>
    <w:rsid w:val="003B649E"/>
    <w:rsid w:val="003B6C7B"/>
    <w:rsid w:val="003B7FBA"/>
    <w:rsid w:val="003C03DA"/>
    <w:rsid w:val="003C08AA"/>
    <w:rsid w:val="003C08B1"/>
    <w:rsid w:val="003C1ABB"/>
    <w:rsid w:val="003C2593"/>
    <w:rsid w:val="003C2953"/>
    <w:rsid w:val="003C2D5B"/>
    <w:rsid w:val="003C3691"/>
    <w:rsid w:val="003C4272"/>
    <w:rsid w:val="003C714E"/>
    <w:rsid w:val="003D0971"/>
    <w:rsid w:val="003D10E9"/>
    <w:rsid w:val="003D18EB"/>
    <w:rsid w:val="003D19DE"/>
    <w:rsid w:val="003D2773"/>
    <w:rsid w:val="003D2C9F"/>
    <w:rsid w:val="003D3001"/>
    <w:rsid w:val="003D3AF4"/>
    <w:rsid w:val="003D59AE"/>
    <w:rsid w:val="003D5DB0"/>
    <w:rsid w:val="003D6A7D"/>
    <w:rsid w:val="003D7749"/>
    <w:rsid w:val="003D7A32"/>
    <w:rsid w:val="003E17FD"/>
    <w:rsid w:val="003E19E7"/>
    <w:rsid w:val="003E1EDE"/>
    <w:rsid w:val="003E296B"/>
    <w:rsid w:val="003E2BF9"/>
    <w:rsid w:val="003E31A3"/>
    <w:rsid w:val="003E46B6"/>
    <w:rsid w:val="003E639A"/>
    <w:rsid w:val="003E6FD0"/>
    <w:rsid w:val="003E7E8B"/>
    <w:rsid w:val="003F120C"/>
    <w:rsid w:val="003F1BA0"/>
    <w:rsid w:val="003F35EA"/>
    <w:rsid w:val="003F4205"/>
    <w:rsid w:val="003F436F"/>
    <w:rsid w:val="003F4D11"/>
    <w:rsid w:val="003F5107"/>
    <w:rsid w:val="003F6CA1"/>
    <w:rsid w:val="003F7643"/>
    <w:rsid w:val="00400360"/>
    <w:rsid w:val="00401B96"/>
    <w:rsid w:val="00401E7C"/>
    <w:rsid w:val="004020DB"/>
    <w:rsid w:val="00403FF5"/>
    <w:rsid w:val="00404007"/>
    <w:rsid w:val="00405010"/>
    <w:rsid w:val="0040524B"/>
    <w:rsid w:val="004054F1"/>
    <w:rsid w:val="00405E40"/>
    <w:rsid w:val="00406B29"/>
    <w:rsid w:val="00410A0F"/>
    <w:rsid w:val="00410D5A"/>
    <w:rsid w:val="00411D1E"/>
    <w:rsid w:val="00411FA3"/>
    <w:rsid w:val="0041293B"/>
    <w:rsid w:val="00413E10"/>
    <w:rsid w:val="00414185"/>
    <w:rsid w:val="0041538A"/>
    <w:rsid w:val="00415D8E"/>
    <w:rsid w:val="00415F38"/>
    <w:rsid w:val="00416146"/>
    <w:rsid w:val="0041713C"/>
    <w:rsid w:val="0041786C"/>
    <w:rsid w:val="00420B8D"/>
    <w:rsid w:val="00421F5A"/>
    <w:rsid w:val="00422589"/>
    <w:rsid w:val="00423A7C"/>
    <w:rsid w:val="004241D9"/>
    <w:rsid w:val="004251E3"/>
    <w:rsid w:val="0042575A"/>
    <w:rsid w:val="00425D02"/>
    <w:rsid w:val="00425D5B"/>
    <w:rsid w:val="00426539"/>
    <w:rsid w:val="004268D0"/>
    <w:rsid w:val="0042799A"/>
    <w:rsid w:val="00427A0A"/>
    <w:rsid w:val="004302F5"/>
    <w:rsid w:val="0043145D"/>
    <w:rsid w:val="00431A34"/>
    <w:rsid w:val="00432221"/>
    <w:rsid w:val="004327B9"/>
    <w:rsid w:val="00432A1E"/>
    <w:rsid w:val="00433655"/>
    <w:rsid w:val="00433CA9"/>
    <w:rsid w:val="00433E96"/>
    <w:rsid w:val="004341D9"/>
    <w:rsid w:val="00436FB6"/>
    <w:rsid w:val="00437035"/>
    <w:rsid w:val="004379B0"/>
    <w:rsid w:val="00437A17"/>
    <w:rsid w:val="004403A0"/>
    <w:rsid w:val="004404A3"/>
    <w:rsid w:val="00440FB5"/>
    <w:rsid w:val="004412E7"/>
    <w:rsid w:val="00444225"/>
    <w:rsid w:val="00445E49"/>
    <w:rsid w:val="0045007D"/>
    <w:rsid w:val="0045052C"/>
    <w:rsid w:val="00450607"/>
    <w:rsid w:val="004512F9"/>
    <w:rsid w:val="00451DB4"/>
    <w:rsid w:val="00452884"/>
    <w:rsid w:val="00452988"/>
    <w:rsid w:val="004543FC"/>
    <w:rsid w:val="0045550E"/>
    <w:rsid w:val="0045568D"/>
    <w:rsid w:val="00456204"/>
    <w:rsid w:val="00456BFD"/>
    <w:rsid w:val="0045717D"/>
    <w:rsid w:val="00457543"/>
    <w:rsid w:val="00457BF0"/>
    <w:rsid w:val="00460687"/>
    <w:rsid w:val="004618D3"/>
    <w:rsid w:val="004644F2"/>
    <w:rsid w:val="00464AEA"/>
    <w:rsid w:val="00464E6B"/>
    <w:rsid w:val="004653CF"/>
    <w:rsid w:val="0046544E"/>
    <w:rsid w:val="004667D8"/>
    <w:rsid w:val="0047020F"/>
    <w:rsid w:val="00470E68"/>
    <w:rsid w:val="0047196F"/>
    <w:rsid w:val="004720BF"/>
    <w:rsid w:val="00472955"/>
    <w:rsid w:val="004749D7"/>
    <w:rsid w:val="0047513C"/>
    <w:rsid w:val="0047630C"/>
    <w:rsid w:val="004765CC"/>
    <w:rsid w:val="0047677D"/>
    <w:rsid w:val="004802A2"/>
    <w:rsid w:val="00480602"/>
    <w:rsid w:val="004809F1"/>
    <w:rsid w:val="00480A64"/>
    <w:rsid w:val="00481083"/>
    <w:rsid w:val="004810E6"/>
    <w:rsid w:val="00482067"/>
    <w:rsid w:val="0048274E"/>
    <w:rsid w:val="00482F92"/>
    <w:rsid w:val="0048306F"/>
    <w:rsid w:val="00484480"/>
    <w:rsid w:val="00484E8B"/>
    <w:rsid w:val="00485913"/>
    <w:rsid w:val="0048646D"/>
    <w:rsid w:val="00486575"/>
    <w:rsid w:val="00486C71"/>
    <w:rsid w:val="0048765F"/>
    <w:rsid w:val="004907D6"/>
    <w:rsid w:val="00490D14"/>
    <w:rsid w:val="00490E40"/>
    <w:rsid w:val="00491748"/>
    <w:rsid w:val="004933F8"/>
    <w:rsid w:val="00495575"/>
    <w:rsid w:val="00496345"/>
    <w:rsid w:val="004966CE"/>
    <w:rsid w:val="0049681E"/>
    <w:rsid w:val="00497215"/>
    <w:rsid w:val="004A1204"/>
    <w:rsid w:val="004A1D57"/>
    <w:rsid w:val="004A2179"/>
    <w:rsid w:val="004A25E0"/>
    <w:rsid w:val="004A349C"/>
    <w:rsid w:val="004A374B"/>
    <w:rsid w:val="004A3F46"/>
    <w:rsid w:val="004A5415"/>
    <w:rsid w:val="004A675C"/>
    <w:rsid w:val="004B03A6"/>
    <w:rsid w:val="004B2189"/>
    <w:rsid w:val="004B25B6"/>
    <w:rsid w:val="004B319B"/>
    <w:rsid w:val="004B3873"/>
    <w:rsid w:val="004B3DA6"/>
    <w:rsid w:val="004B4A1B"/>
    <w:rsid w:val="004B4FBF"/>
    <w:rsid w:val="004B5819"/>
    <w:rsid w:val="004C0C4D"/>
    <w:rsid w:val="004C2008"/>
    <w:rsid w:val="004C2FAD"/>
    <w:rsid w:val="004C3272"/>
    <w:rsid w:val="004C46A1"/>
    <w:rsid w:val="004C4FDD"/>
    <w:rsid w:val="004C64B7"/>
    <w:rsid w:val="004C7543"/>
    <w:rsid w:val="004D0FAD"/>
    <w:rsid w:val="004D186B"/>
    <w:rsid w:val="004D1B32"/>
    <w:rsid w:val="004D4F1D"/>
    <w:rsid w:val="004D53B9"/>
    <w:rsid w:val="004D5861"/>
    <w:rsid w:val="004D5E4E"/>
    <w:rsid w:val="004D687A"/>
    <w:rsid w:val="004D68DC"/>
    <w:rsid w:val="004D71F3"/>
    <w:rsid w:val="004E15A0"/>
    <w:rsid w:val="004E1784"/>
    <w:rsid w:val="004E23C8"/>
    <w:rsid w:val="004E2E3C"/>
    <w:rsid w:val="004E312D"/>
    <w:rsid w:val="004E34C6"/>
    <w:rsid w:val="004E35D5"/>
    <w:rsid w:val="004E3FF7"/>
    <w:rsid w:val="004E49A0"/>
    <w:rsid w:val="004E5EE1"/>
    <w:rsid w:val="004E69F6"/>
    <w:rsid w:val="004E720E"/>
    <w:rsid w:val="004F0039"/>
    <w:rsid w:val="004F1E3D"/>
    <w:rsid w:val="004F4302"/>
    <w:rsid w:val="004F432A"/>
    <w:rsid w:val="004F4EDA"/>
    <w:rsid w:val="004F5066"/>
    <w:rsid w:val="004F515E"/>
    <w:rsid w:val="004F6797"/>
    <w:rsid w:val="004F712D"/>
    <w:rsid w:val="0050033F"/>
    <w:rsid w:val="005008A5"/>
    <w:rsid w:val="00502777"/>
    <w:rsid w:val="00503FFE"/>
    <w:rsid w:val="005042CB"/>
    <w:rsid w:val="00504F2F"/>
    <w:rsid w:val="00505360"/>
    <w:rsid w:val="00506AD4"/>
    <w:rsid w:val="00506F3A"/>
    <w:rsid w:val="00507C4A"/>
    <w:rsid w:val="00511EA8"/>
    <w:rsid w:val="00512851"/>
    <w:rsid w:val="00513356"/>
    <w:rsid w:val="0051428D"/>
    <w:rsid w:val="005148DD"/>
    <w:rsid w:val="005173E0"/>
    <w:rsid w:val="00521EDD"/>
    <w:rsid w:val="005231AD"/>
    <w:rsid w:val="0052481D"/>
    <w:rsid w:val="00526022"/>
    <w:rsid w:val="0052793C"/>
    <w:rsid w:val="00527B29"/>
    <w:rsid w:val="00527DBA"/>
    <w:rsid w:val="00527F24"/>
    <w:rsid w:val="00532A45"/>
    <w:rsid w:val="00534C08"/>
    <w:rsid w:val="00535325"/>
    <w:rsid w:val="00537EE3"/>
    <w:rsid w:val="00540219"/>
    <w:rsid w:val="0054029B"/>
    <w:rsid w:val="00540F8D"/>
    <w:rsid w:val="00541296"/>
    <w:rsid w:val="0054145E"/>
    <w:rsid w:val="00541477"/>
    <w:rsid w:val="005415C3"/>
    <w:rsid w:val="0054199A"/>
    <w:rsid w:val="0054234A"/>
    <w:rsid w:val="00542649"/>
    <w:rsid w:val="00542B23"/>
    <w:rsid w:val="00543BB7"/>
    <w:rsid w:val="00543C20"/>
    <w:rsid w:val="0054433C"/>
    <w:rsid w:val="0054589B"/>
    <w:rsid w:val="005459F3"/>
    <w:rsid w:val="0055000E"/>
    <w:rsid w:val="0055067A"/>
    <w:rsid w:val="005521AE"/>
    <w:rsid w:val="00554567"/>
    <w:rsid w:val="00555457"/>
    <w:rsid w:val="00555481"/>
    <w:rsid w:val="00555515"/>
    <w:rsid w:val="00555EEA"/>
    <w:rsid w:val="00556388"/>
    <w:rsid w:val="00557811"/>
    <w:rsid w:val="00557B16"/>
    <w:rsid w:val="00560648"/>
    <w:rsid w:val="0056094F"/>
    <w:rsid w:val="00560B3C"/>
    <w:rsid w:val="00562318"/>
    <w:rsid w:val="00562DF9"/>
    <w:rsid w:val="00563047"/>
    <w:rsid w:val="00563E49"/>
    <w:rsid w:val="00564669"/>
    <w:rsid w:val="00564C5C"/>
    <w:rsid w:val="00566A47"/>
    <w:rsid w:val="005674BA"/>
    <w:rsid w:val="00570DE8"/>
    <w:rsid w:val="005717B1"/>
    <w:rsid w:val="005721A4"/>
    <w:rsid w:val="00572531"/>
    <w:rsid w:val="005736C7"/>
    <w:rsid w:val="0057381D"/>
    <w:rsid w:val="00573D8B"/>
    <w:rsid w:val="00574947"/>
    <w:rsid w:val="00574CAA"/>
    <w:rsid w:val="005765BF"/>
    <w:rsid w:val="005766FA"/>
    <w:rsid w:val="00576BA1"/>
    <w:rsid w:val="00576C02"/>
    <w:rsid w:val="00577191"/>
    <w:rsid w:val="00577C1D"/>
    <w:rsid w:val="00577C23"/>
    <w:rsid w:val="00580079"/>
    <w:rsid w:val="005806D9"/>
    <w:rsid w:val="0058093F"/>
    <w:rsid w:val="00580B8C"/>
    <w:rsid w:val="00581212"/>
    <w:rsid w:val="00581A24"/>
    <w:rsid w:val="00581D57"/>
    <w:rsid w:val="005827AD"/>
    <w:rsid w:val="0058338C"/>
    <w:rsid w:val="00583517"/>
    <w:rsid w:val="005845C7"/>
    <w:rsid w:val="00584833"/>
    <w:rsid w:val="005859AD"/>
    <w:rsid w:val="00585BBA"/>
    <w:rsid w:val="005873C2"/>
    <w:rsid w:val="0058741D"/>
    <w:rsid w:val="005876D9"/>
    <w:rsid w:val="00587B4D"/>
    <w:rsid w:val="00590DF4"/>
    <w:rsid w:val="00592064"/>
    <w:rsid w:val="005945CD"/>
    <w:rsid w:val="00596926"/>
    <w:rsid w:val="005974C6"/>
    <w:rsid w:val="005A0050"/>
    <w:rsid w:val="005A0127"/>
    <w:rsid w:val="005A07D4"/>
    <w:rsid w:val="005A2598"/>
    <w:rsid w:val="005A2864"/>
    <w:rsid w:val="005A3557"/>
    <w:rsid w:val="005A436C"/>
    <w:rsid w:val="005A4CBD"/>
    <w:rsid w:val="005A5AA1"/>
    <w:rsid w:val="005A7397"/>
    <w:rsid w:val="005A7E30"/>
    <w:rsid w:val="005B0D93"/>
    <w:rsid w:val="005B0ED9"/>
    <w:rsid w:val="005B100E"/>
    <w:rsid w:val="005B1811"/>
    <w:rsid w:val="005B2902"/>
    <w:rsid w:val="005B3A74"/>
    <w:rsid w:val="005B3C06"/>
    <w:rsid w:val="005B448F"/>
    <w:rsid w:val="005B4715"/>
    <w:rsid w:val="005B4925"/>
    <w:rsid w:val="005B4A92"/>
    <w:rsid w:val="005B504D"/>
    <w:rsid w:val="005B561E"/>
    <w:rsid w:val="005B6FDB"/>
    <w:rsid w:val="005B713A"/>
    <w:rsid w:val="005B77D9"/>
    <w:rsid w:val="005B7A05"/>
    <w:rsid w:val="005C02FB"/>
    <w:rsid w:val="005C0BAC"/>
    <w:rsid w:val="005C1DD2"/>
    <w:rsid w:val="005C1EED"/>
    <w:rsid w:val="005C214F"/>
    <w:rsid w:val="005C3327"/>
    <w:rsid w:val="005C3987"/>
    <w:rsid w:val="005C4814"/>
    <w:rsid w:val="005C4C54"/>
    <w:rsid w:val="005C4C7A"/>
    <w:rsid w:val="005C5098"/>
    <w:rsid w:val="005C58AB"/>
    <w:rsid w:val="005D0F93"/>
    <w:rsid w:val="005D1BA9"/>
    <w:rsid w:val="005D21B9"/>
    <w:rsid w:val="005D225A"/>
    <w:rsid w:val="005D2337"/>
    <w:rsid w:val="005D248D"/>
    <w:rsid w:val="005D3616"/>
    <w:rsid w:val="005D4067"/>
    <w:rsid w:val="005D55AD"/>
    <w:rsid w:val="005D5BB7"/>
    <w:rsid w:val="005D5F14"/>
    <w:rsid w:val="005D655B"/>
    <w:rsid w:val="005D6A98"/>
    <w:rsid w:val="005E002D"/>
    <w:rsid w:val="005E0477"/>
    <w:rsid w:val="005E0FE5"/>
    <w:rsid w:val="005E247E"/>
    <w:rsid w:val="005E37B6"/>
    <w:rsid w:val="005E3D55"/>
    <w:rsid w:val="005E4555"/>
    <w:rsid w:val="005E4B1E"/>
    <w:rsid w:val="005E52A7"/>
    <w:rsid w:val="005F03B0"/>
    <w:rsid w:val="005F0C23"/>
    <w:rsid w:val="005F1C43"/>
    <w:rsid w:val="005F1EF7"/>
    <w:rsid w:val="005F28F6"/>
    <w:rsid w:val="005F2BF9"/>
    <w:rsid w:val="005F3074"/>
    <w:rsid w:val="005F3D64"/>
    <w:rsid w:val="005F640E"/>
    <w:rsid w:val="005F677B"/>
    <w:rsid w:val="005F69AC"/>
    <w:rsid w:val="005F716A"/>
    <w:rsid w:val="00600B75"/>
    <w:rsid w:val="00601198"/>
    <w:rsid w:val="00601825"/>
    <w:rsid w:val="006021D4"/>
    <w:rsid w:val="0060228C"/>
    <w:rsid w:val="0060286A"/>
    <w:rsid w:val="0060311A"/>
    <w:rsid w:val="0060328A"/>
    <w:rsid w:val="00603C7E"/>
    <w:rsid w:val="00604AD5"/>
    <w:rsid w:val="00607509"/>
    <w:rsid w:val="00611F37"/>
    <w:rsid w:val="006127E7"/>
    <w:rsid w:val="00612CFA"/>
    <w:rsid w:val="00613AF9"/>
    <w:rsid w:val="006141DB"/>
    <w:rsid w:val="0061476F"/>
    <w:rsid w:val="00614805"/>
    <w:rsid w:val="00615DBA"/>
    <w:rsid w:val="00615F9E"/>
    <w:rsid w:val="00621086"/>
    <w:rsid w:val="00621C06"/>
    <w:rsid w:val="00622345"/>
    <w:rsid w:val="006235F1"/>
    <w:rsid w:val="0062375C"/>
    <w:rsid w:val="00623A1C"/>
    <w:rsid w:val="00623A80"/>
    <w:rsid w:val="00625612"/>
    <w:rsid w:val="00625C04"/>
    <w:rsid w:val="0062624D"/>
    <w:rsid w:val="00626902"/>
    <w:rsid w:val="00626BA6"/>
    <w:rsid w:val="00626C41"/>
    <w:rsid w:val="00626EAF"/>
    <w:rsid w:val="006277D2"/>
    <w:rsid w:val="00627931"/>
    <w:rsid w:val="006279E3"/>
    <w:rsid w:val="006301DA"/>
    <w:rsid w:val="00630609"/>
    <w:rsid w:val="00630A84"/>
    <w:rsid w:val="00630B9B"/>
    <w:rsid w:val="00631FC3"/>
    <w:rsid w:val="00632D15"/>
    <w:rsid w:val="0063387F"/>
    <w:rsid w:val="0063391C"/>
    <w:rsid w:val="00636A93"/>
    <w:rsid w:val="00637C9D"/>
    <w:rsid w:val="006404AB"/>
    <w:rsid w:val="00640DBC"/>
    <w:rsid w:val="00640E0A"/>
    <w:rsid w:val="00641215"/>
    <w:rsid w:val="006425EE"/>
    <w:rsid w:val="00645253"/>
    <w:rsid w:val="00645313"/>
    <w:rsid w:val="00645411"/>
    <w:rsid w:val="00645709"/>
    <w:rsid w:val="006458A2"/>
    <w:rsid w:val="00645BC9"/>
    <w:rsid w:val="00645E49"/>
    <w:rsid w:val="00645EC0"/>
    <w:rsid w:val="00645FEF"/>
    <w:rsid w:val="0064618A"/>
    <w:rsid w:val="0064767D"/>
    <w:rsid w:val="00647EA1"/>
    <w:rsid w:val="00647FE6"/>
    <w:rsid w:val="0065059E"/>
    <w:rsid w:val="00652646"/>
    <w:rsid w:val="00652A9C"/>
    <w:rsid w:val="0065371D"/>
    <w:rsid w:val="006538CA"/>
    <w:rsid w:val="0065437A"/>
    <w:rsid w:val="0065533B"/>
    <w:rsid w:val="00656045"/>
    <w:rsid w:val="00656493"/>
    <w:rsid w:val="006567E4"/>
    <w:rsid w:val="00656AD5"/>
    <w:rsid w:val="00660361"/>
    <w:rsid w:val="006609D7"/>
    <w:rsid w:val="00660ACC"/>
    <w:rsid w:val="00661547"/>
    <w:rsid w:val="0066237F"/>
    <w:rsid w:val="006623BE"/>
    <w:rsid w:val="006631EF"/>
    <w:rsid w:val="006637FC"/>
    <w:rsid w:val="00663C5F"/>
    <w:rsid w:val="00664471"/>
    <w:rsid w:val="006647C9"/>
    <w:rsid w:val="00664F0E"/>
    <w:rsid w:val="006657C0"/>
    <w:rsid w:val="00665FAF"/>
    <w:rsid w:val="00666247"/>
    <w:rsid w:val="0066753A"/>
    <w:rsid w:val="0066786A"/>
    <w:rsid w:val="00667B5D"/>
    <w:rsid w:val="00667F98"/>
    <w:rsid w:val="00667FA4"/>
    <w:rsid w:val="006703FE"/>
    <w:rsid w:val="006708C4"/>
    <w:rsid w:val="00673C9C"/>
    <w:rsid w:val="00674AD7"/>
    <w:rsid w:val="00674FB3"/>
    <w:rsid w:val="00676CA6"/>
    <w:rsid w:val="006812FC"/>
    <w:rsid w:val="006824C8"/>
    <w:rsid w:val="00682A75"/>
    <w:rsid w:val="00683BDE"/>
    <w:rsid w:val="00683EB2"/>
    <w:rsid w:val="00684B75"/>
    <w:rsid w:val="00684EA1"/>
    <w:rsid w:val="00685462"/>
    <w:rsid w:val="00685CEA"/>
    <w:rsid w:val="00687855"/>
    <w:rsid w:val="0069175A"/>
    <w:rsid w:val="006917DF"/>
    <w:rsid w:val="00692985"/>
    <w:rsid w:val="00692B47"/>
    <w:rsid w:val="00692F02"/>
    <w:rsid w:val="006930ED"/>
    <w:rsid w:val="006932EC"/>
    <w:rsid w:val="00694EDD"/>
    <w:rsid w:val="00695139"/>
    <w:rsid w:val="00696402"/>
    <w:rsid w:val="00696DED"/>
    <w:rsid w:val="00697B61"/>
    <w:rsid w:val="006A2C8A"/>
    <w:rsid w:val="006A2EFF"/>
    <w:rsid w:val="006A673B"/>
    <w:rsid w:val="006A69A2"/>
    <w:rsid w:val="006A6EDC"/>
    <w:rsid w:val="006A7AD4"/>
    <w:rsid w:val="006B05E5"/>
    <w:rsid w:val="006B07C4"/>
    <w:rsid w:val="006B113C"/>
    <w:rsid w:val="006B15E9"/>
    <w:rsid w:val="006B2919"/>
    <w:rsid w:val="006B3126"/>
    <w:rsid w:val="006B3498"/>
    <w:rsid w:val="006B528D"/>
    <w:rsid w:val="006B6C92"/>
    <w:rsid w:val="006B7AF3"/>
    <w:rsid w:val="006B7B2F"/>
    <w:rsid w:val="006C101F"/>
    <w:rsid w:val="006C3F5F"/>
    <w:rsid w:val="006C4385"/>
    <w:rsid w:val="006C5880"/>
    <w:rsid w:val="006D28ED"/>
    <w:rsid w:val="006D41F0"/>
    <w:rsid w:val="006D42ED"/>
    <w:rsid w:val="006D43A3"/>
    <w:rsid w:val="006D4B27"/>
    <w:rsid w:val="006D6E3E"/>
    <w:rsid w:val="006D70C0"/>
    <w:rsid w:val="006E0024"/>
    <w:rsid w:val="006E0255"/>
    <w:rsid w:val="006E03F6"/>
    <w:rsid w:val="006E0EE3"/>
    <w:rsid w:val="006E1382"/>
    <w:rsid w:val="006E14DF"/>
    <w:rsid w:val="006E1890"/>
    <w:rsid w:val="006E1E19"/>
    <w:rsid w:val="006E1E3F"/>
    <w:rsid w:val="006E2711"/>
    <w:rsid w:val="006E2C22"/>
    <w:rsid w:val="006E366D"/>
    <w:rsid w:val="006E36BB"/>
    <w:rsid w:val="006E3EA1"/>
    <w:rsid w:val="006E5A8B"/>
    <w:rsid w:val="006E71C9"/>
    <w:rsid w:val="006F0ECC"/>
    <w:rsid w:val="006F20CF"/>
    <w:rsid w:val="006F2C7A"/>
    <w:rsid w:val="006F3F5F"/>
    <w:rsid w:val="006F5FA4"/>
    <w:rsid w:val="006F6213"/>
    <w:rsid w:val="006F7E35"/>
    <w:rsid w:val="00704636"/>
    <w:rsid w:val="00704794"/>
    <w:rsid w:val="007052A7"/>
    <w:rsid w:val="007054E3"/>
    <w:rsid w:val="0070618B"/>
    <w:rsid w:val="00707E60"/>
    <w:rsid w:val="00710115"/>
    <w:rsid w:val="00710883"/>
    <w:rsid w:val="00713583"/>
    <w:rsid w:val="0071516F"/>
    <w:rsid w:val="007156FD"/>
    <w:rsid w:val="007157E4"/>
    <w:rsid w:val="00715D49"/>
    <w:rsid w:val="00716014"/>
    <w:rsid w:val="007166C3"/>
    <w:rsid w:val="0071678C"/>
    <w:rsid w:val="007179D9"/>
    <w:rsid w:val="007204C5"/>
    <w:rsid w:val="00720758"/>
    <w:rsid w:val="00722833"/>
    <w:rsid w:val="007238AC"/>
    <w:rsid w:val="00723BE2"/>
    <w:rsid w:val="00724654"/>
    <w:rsid w:val="007256CF"/>
    <w:rsid w:val="00725A3A"/>
    <w:rsid w:val="00725B89"/>
    <w:rsid w:val="00726537"/>
    <w:rsid w:val="007274D4"/>
    <w:rsid w:val="007275AE"/>
    <w:rsid w:val="007307D9"/>
    <w:rsid w:val="00730C24"/>
    <w:rsid w:val="007313D3"/>
    <w:rsid w:val="007325BB"/>
    <w:rsid w:val="00732FD0"/>
    <w:rsid w:val="00733016"/>
    <w:rsid w:val="00733638"/>
    <w:rsid w:val="00734110"/>
    <w:rsid w:val="00734A7F"/>
    <w:rsid w:val="007366FF"/>
    <w:rsid w:val="00736DC5"/>
    <w:rsid w:val="00737B02"/>
    <w:rsid w:val="00741444"/>
    <w:rsid w:val="00741479"/>
    <w:rsid w:val="007415B6"/>
    <w:rsid w:val="0074281C"/>
    <w:rsid w:val="00746167"/>
    <w:rsid w:val="00746540"/>
    <w:rsid w:val="0075008A"/>
    <w:rsid w:val="00751171"/>
    <w:rsid w:val="007523B0"/>
    <w:rsid w:val="007525A7"/>
    <w:rsid w:val="00753425"/>
    <w:rsid w:val="00755218"/>
    <w:rsid w:val="007558D1"/>
    <w:rsid w:val="00755CD0"/>
    <w:rsid w:val="00756175"/>
    <w:rsid w:val="0075643C"/>
    <w:rsid w:val="00756723"/>
    <w:rsid w:val="00756BAC"/>
    <w:rsid w:val="00756E98"/>
    <w:rsid w:val="007570C2"/>
    <w:rsid w:val="0075736F"/>
    <w:rsid w:val="0075773C"/>
    <w:rsid w:val="00757AD8"/>
    <w:rsid w:val="0075B39E"/>
    <w:rsid w:val="00760C45"/>
    <w:rsid w:val="00760DA1"/>
    <w:rsid w:val="0076119F"/>
    <w:rsid w:val="00761261"/>
    <w:rsid w:val="00761BD6"/>
    <w:rsid w:val="00762427"/>
    <w:rsid w:val="0076460E"/>
    <w:rsid w:val="00766518"/>
    <w:rsid w:val="00766784"/>
    <w:rsid w:val="00767CDD"/>
    <w:rsid w:val="007701DF"/>
    <w:rsid w:val="007705A9"/>
    <w:rsid w:val="00771CBB"/>
    <w:rsid w:val="00775F3A"/>
    <w:rsid w:val="00776F3B"/>
    <w:rsid w:val="00780BE5"/>
    <w:rsid w:val="00781822"/>
    <w:rsid w:val="007829FD"/>
    <w:rsid w:val="00783486"/>
    <w:rsid w:val="0078349E"/>
    <w:rsid w:val="00783FA1"/>
    <w:rsid w:val="00784AA8"/>
    <w:rsid w:val="00785AB7"/>
    <w:rsid w:val="00785BF8"/>
    <w:rsid w:val="00785EFB"/>
    <w:rsid w:val="007863C9"/>
    <w:rsid w:val="0078699B"/>
    <w:rsid w:val="00786DD3"/>
    <w:rsid w:val="00787A1C"/>
    <w:rsid w:val="00790ADA"/>
    <w:rsid w:val="00791048"/>
    <w:rsid w:val="00791F95"/>
    <w:rsid w:val="0079201B"/>
    <w:rsid w:val="00793293"/>
    <w:rsid w:val="00797CF4"/>
    <w:rsid w:val="007A0BBF"/>
    <w:rsid w:val="007A24F1"/>
    <w:rsid w:val="007A2BFD"/>
    <w:rsid w:val="007A379C"/>
    <w:rsid w:val="007A4486"/>
    <w:rsid w:val="007A4EA8"/>
    <w:rsid w:val="007A5EE6"/>
    <w:rsid w:val="007A6431"/>
    <w:rsid w:val="007A65C2"/>
    <w:rsid w:val="007A7BF4"/>
    <w:rsid w:val="007B05D1"/>
    <w:rsid w:val="007B1CA2"/>
    <w:rsid w:val="007B1FD5"/>
    <w:rsid w:val="007B3457"/>
    <w:rsid w:val="007B4B97"/>
    <w:rsid w:val="007B6FA8"/>
    <w:rsid w:val="007B7AFD"/>
    <w:rsid w:val="007B7BF7"/>
    <w:rsid w:val="007C0564"/>
    <w:rsid w:val="007C1E89"/>
    <w:rsid w:val="007C2C1C"/>
    <w:rsid w:val="007C41C4"/>
    <w:rsid w:val="007C43FE"/>
    <w:rsid w:val="007C445C"/>
    <w:rsid w:val="007C501E"/>
    <w:rsid w:val="007C55B5"/>
    <w:rsid w:val="007C61AD"/>
    <w:rsid w:val="007C69CC"/>
    <w:rsid w:val="007C778D"/>
    <w:rsid w:val="007C7BAB"/>
    <w:rsid w:val="007C7BE3"/>
    <w:rsid w:val="007D0446"/>
    <w:rsid w:val="007D04DE"/>
    <w:rsid w:val="007D07AC"/>
    <w:rsid w:val="007D55C5"/>
    <w:rsid w:val="007D69B8"/>
    <w:rsid w:val="007D6C20"/>
    <w:rsid w:val="007D7469"/>
    <w:rsid w:val="007D7794"/>
    <w:rsid w:val="007E1FF2"/>
    <w:rsid w:val="007E2962"/>
    <w:rsid w:val="007E2977"/>
    <w:rsid w:val="007E439B"/>
    <w:rsid w:val="007E4976"/>
    <w:rsid w:val="007E4AEE"/>
    <w:rsid w:val="007E55CB"/>
    <w:rsid w:val="007E56CB"/>
    <w:rsid w:val="007E602F"/>
    <w:rsid w:val="007F0B8C"/>
    <w:rsid w:val="007F0C74"/>
    <w:rsid w:val="007F0CC1"/>
    <w:rsid w:val="007F0D2C"/>
    <w:rsid w:val="007F2D46"/>
    <w:rsid w:val="007F432B"/>
    <w:rsid w:val="007F5F9F"/>
    <w:rsid w:val="007F6F9A"/>
    <w:rsid w:val="007F7165"/>
    <w:rsid w:val="00800B87"/>
    <w:rsid w:val="008018C4"/>
    <w:rsid w:val="00802618"/>
    <w:rsid w:val="00802B2B"/>
    <w:rsid w:val="00804089"/>
    <w:rsid w:val="00804723"/>
    <w:rsid w:val="008070D2"/>
    <w:rsid w:val="008077F2"/>
    <w:rsid w:val="00807CBD"/>
    <w:rsid w:val="008101C0"/>
    <w:rsid w:val="00810682"/>
    <w:rsid w:val="00810FEF"/>
    <w:rsid w:val="00811282"/>
    <w:rsid w:val="00812904"/>
    <w:rsid w:val="00812ABF"/>
    <w:rsid w:val="00812B2F"/>
    <w:rsid w:val="00813079"/>
    <w:rsid w:val="00813725"/>
    <w:rsid w:val="008141B7"/>
    <w:rsid w:val="008143BC"/>
    <w:rsid w:val="00814DE6"/>
    <w:rsid w:val="00814E2E"/>
    <w:rsid w:val="0081777D"/>
    <w:rsid w:val="008178CA"/>
    <w:rsid w:val="0082003F"/>
    <w:rsid w:val="008214A5"/>
    <w:rsid w:val="00822072"/>
    <w:rsid w:val="00822828"/>
    <w:rsid w:val="00824D4C"/>
    <w:rsid w:val="00824EDB"/>
    <w:rsid w:val="00825053"/>
    <w:rsid w:val="008257BD"/>
    <w:rsid w:val="00825A4B"/>
    <w:rsid w:val="00826516"/>
    <w:rsid w:val="008266D0"/>
    <w:rsid w:val="00826FC9"/>
    <w:rsid w:val="00827856"/>
    <w:rsid w:val="0083073A"/>
    <w:rsid w:val="00830ADE"/>
    <w:rsid w:val="00831E92"/>
    <w:rsid w:val="0083304C"/>
    <w:rsid w:val="0083324F"/>
    <w:rsid w:val="00833FC3"/>
    <w:rsid w:val="008343A7"/>
    <w:rsid w:val="00835014"/>
    <w:rsid w:val="00835421"/>
    <w:rsid w:val="00835FB0"/>
    <w:rsid w:val="008368BF"/>
    <w:rsid w:val="00837559"/>
    <w:rsid w:val="00840B77"/>
    <w:rsid w:val="00840E10"/>
    <w:rsid w:val="00841D83"/>
    <w:rsid w:val="0084368A"/>
    <w:rsid w:val="00843B6E"/>
    <w:rsid w:val="008444B6"/>
    <w:rsid w:val="00844619"/>
    <w:rsid w:val="008464E7"/>
    <w:rsid w:val="00846AC6"/>
    <w:rsid w:val="00846DFD"/>
    <w:rsid w:val="0084766F"/>
    <w:rsid w:val="00847E50"/>
    <w:rsid w:val="00851312"/>
    <w:rsid w:val="00851CF7"/>
    <w:rsid w:val="00852799"/>
    <w:rsid w:val="00852901"/>
    <w:rsid w:val="00852C87"/>
    <w:rsid w:val="00852E77"/>
    <w:rsid w:val="00853657"/>
    <w:rsid w:val="008544A2"/>
    <w:rsid w:val="00854991"/>
    <w:rsid w:val="00854A4C"/>
    <w:rsid w:val="00855BAA"/>
    <w:rsid w:val="00855C29"/>
    <w:rsid w:val="0085749D"/>
    <w:rsid w:val="008577CC"/>
    <w:rsid w:val="00860297"/>
    <w:rsid w:val="00861BD4"/>
    <w:rsid w:val="00862A02"/>
    <w:rsid w:val="0086340E"/>
    <w:rsid w:val="00863AEE"/>
    <w:rsid w:val="00865FCB"/>
    <w:rsid w:val="00867885"/>
    <w:rsid w:val="00867D0E"/>
    <w:rsid w:val="00870302"/>
    <w:rsid w:val="008708D3"/>
    <w:rsid w:val="00870A03"/>
    <w:rsid w:val="00873F88"/>
    <w:rsid w:val="00874639"/>
    <w:rsid w:val="008754EC"/>
    <w:rsid w:val="00875B84"/>
    <w:rsid w:val="00875EB3"/>
    <w:rsid w:val="008760EB"/>
    <w:rsid w:val="00877BFC"/>
    <w:rsid w:val="0088049E"/>
    <w:rsid w:val="00881421"/>
    <w:rsid w:val="0088288D"/>
    <w:rsid w:val="00883CE1"/>
    <w:rsid w:val="00884839"/>
    <w:rsid w:val="00885733"/>
    <w:rsid w:val="00885F38"/>
    <w:rsid w:val="00886BDC"/>
    <w:rsid w:val="00886F5F"/>
    <w:rsid w:val="00887024"/>
    <w:rsid w:val="00887AF2"/>
    <w:rsid w:val="00890CD9"/>
    <w:rsid w:val="00890DC1"/>
    <w:rsid w:val="00890E47"/>
    <w:rsid w:val="008915BF"/>
    <w:rsid w:val="00891884"/>
    <w:rsid w:val="008918EE"/>
    <w:rsid w:val="00892CA3"/>
    <w:rsid w:val="00892DB0"/>
    <w:rsid w:val="00893B7A"/>
    <w:rsid w:val="00894058"/>
    <w:rsid w:val="00894405"/>
    <w:rsid w:val="00895399"/>
    <w:rsid w:val="00895480"/>
    <w:rsid w:val="00895A87"/>
    <w:rsid w:val="008A03AB"/>
    <w:rsid w:val="008A04E2"/>
    <w:rsid w:val="008A1BB9"/>
    <w:rsid w:val="008A1EDD"/>
    <w:rsid w:val="008A2128"/>
    <w:rsid w:val="008A2747"/>
    <w:rsid w:val="008A27CE"/>
    <w:rsid w:val="008A292A"/>
    <w:rsid w:val="008A29FB"/>
    <w:rsid w:val="008A2A0F"/>
    <w:rsid w:val="008A2E74"/>
    <w:rsid w:val="008A4457"/>
    <w:rsid w:val="008A4582"/>
    <w:rsid w:val="008A68F5"/>
    <w:rsid w:val="008A6D24"/>
    <w:rsid w:val="008A6DC8"/>
    <w:rsid w:val="008B17CF"/>
    <w:rsid w:val="008B228E"/>
    <w:rsid w:val="008B24F3"/>
    <w:rsid w:val="008B2541"/>
    <w:rsid w:val="008B25D7"/>
    <w:rsid w:val="008B369F"/>
    <w:rsid w:val="008B5A3B"/>
    <w:rsid w:val="008B73EB"/>
    <w:rsid w:val="008B7B2B"/>
    <w:rsid w:val="008B7E9B"/>
    <w:rsid w:val="008C021B"/>
    <w:rsid w:val="008C069B"/>
    <w:rsid w:val="008C09F5"/>
    <w:rsid w:val="008C0B27"/>
    <w:rsid w:val="008C1AC3"/>
    <w:rsid w:val="008C1D28"/>
    <w:rsid w:val="008C4463"/>
    <w:rsid w:val="008C4656"/>
    <w:rsid w:val="008C49A1"/>
    <w:rsid w:val="008C4A43"/>
    <w:rsid w:val="008C6318"/>
    <w:rsid w:val="008C647D"/>
    <w:rsid w:val="008C746A"/>
    <w:rsid w:val="008C7A90"/>
    <w:rsid w:val="008D0313"/>
    <w:rsid w:val="008D0675"/>
    <w:rsid w:val="008D121E"/>
    <w:rsid w:val="008D1C2C"/>
    <w:rsid w:val="008D1D36"/>
    <w:rsid w:val="008D5312"/>
    <w:rsid w:val="008D6FA0"/>
    <w:rsid w:val="008E0420"/>
    <w:rsid w:val="008E1A2F"/>
    <w:rsid w:val="008E1C02"/>
    <w:rsid w:val="008E28D8"/>
    <w:rsid w:val="008E399A"/>
    <w:rsid w:val="008E4920"/>
    <w:rsid w:val="008E4B1E"/>
    <w:rsid w:val="008E585C"/>
    <w:rsid w:val="008E5C3F"/>
    <w:rsid w:val="008E5FE5"/>
    <w:rsid w:val="008E6A3B"/>
    <w:rsid w:val="008E7D9F"/>
    <w:rsid w:val="008E7EAF"/>
    <w:rsid w:val="008F00A6"/>
    <w:rsid w:val="008F050F"/>
    <w:rsid w:val="008F0A92"/>
    <w:rsid w:val="008F140B"/>
    <w:rsid w:val="008F16E8"/>
    <w:rsid w:val="008F1D82"/>
    <w:rsid w:val="008F2236"/>
    <w:rsid w:val="008F22B8"/>
    <w:rsid w:val="008F3AB5"/>
    <w:rsid w:val="008F4C37"/>
    <w:rsid w:val="008F6DE8"/>
    <w:rsid w:val="008F7190"/>
    <w:rsid w:val="009010E3"/>
    <w:rsid w:val="009011F6"/>
    <w:rsid w:val="00901286"/>
    <w:rsid w:val="00901A50"/>
    <w:rsid w:val="009023DE"/>
    <w:rsid w:val="00902F1A"/>
    <w:rsid w:val="00904522"/>
    <w:rsid w:val="00904CBE"/>
    <w:rsid w:val="00905394"/>
    <w:rsid w:val="00905630"/>
    <w:rsid w:val="00905844"/>
    <w:rsid w:val="0090589E"/>
    <w:rsid w:val="0091015B"/>
    <w:rsid w:val="00911FA6"/>
    <w:rsid w:val="009125C5"/>
    <w:rsid w:val="00912E00"/>
    <w:rsid w:val="00913E07"/>
    <w:rsid w:val="00914EF9"/>
    <w:rsid w:val="009154A0"/>
    <w:rsid w:val="0091633C"/>
    <w:rsid w:val="009166AE"/>
    <w:rsid w:val="00921BB8"/>
    <w:rsid w:val="0092213E"/>
    <w:rsid w:val="00922430"/>
    <w:rsid w:val="00922C2D"/>
    <w:rsid w:val="00924106"/>
    <w:rsid w:val="00924AFB"/>
    <w:rsid w:val="009267B5"/>
    <w:rsid w:val="00926EA5"/>
    <w:rsid w:val="009271A2"/>
    <w:rsid w:val="00931464"/>
    <w:rsid w:val="00933E03"/>
    <w:rsid w:val="00934482"/>
    <w:rsid w:val="00934B0C"/>
    <w:rsid w:val="00934EE3"/>
    <w:rsid w:val="009353B8"/>
    <w:rsid w:val="00935B12"/>
    <w:rsid w:val="00936DC1"/>
    <w:rsid w:val="00937B56"/>
    <w:rsid w:val="009400C6"/>
    <w:rsid w:val="009416A4"/>
    <w:rsid w:val="00941AE6"/>
    <w:rsid w:val="00941BE9"/>
    <w:rsid w:val="00942328"/>
    <w:rsid w:val="00944288"/>
    <w:rsid w:val="00944DEA"/>
    <w:rsid w:val="00945501"/>
    <w:rsid w:val="009457B2"/>
    <w:rsid w:val="00945899"/>
    <w:rsid w:val="00945B00"/>
    <w:rsid w:val="00945E8A"/>
    <w:rsid w:val="00946A09"/>
    <w:rsid w:val="00946B03"/>
    <w:rsid w:val="00947320"/>
    <w:rsid w:val="00947B4F"/>
    <w:rsid w:val="00947F7B"/>
    <w:rsid w:val="009509A0"/>
    <w:rsid w:val="009521E2"/>
    <w:rsid w:val="00952809"/>
    <w:rsid w:val="00956500"/>
    <w:rsid w:val="00960E14"/>
    <w:rsid w:val="00961CE1"/>
    <w:rsid w:val="00962AC3"/>
    <w:rsid w:val="00963A7D"/>
    <w:rsid w:val="00966102"/>
    <w:rsid w:val="00966C9E"/>
    <w:rsid w:val="00966E37"/>
    <w:rsid w:val="0096773C"/>
    <w:rsid w:val="00970972"/>
    <w:rsid w:val="009709C6"/>
    <w:rsid w:val="00970BAB"/>
    <w:rsid w:val="00970F4E"/>
    <w:rsid w:val="00971322"/>
    <w:rsid w:val="00972497"/>
    <w:rsid w:val="00972723"/>
    <w:rsid w:val="009738B1"/>
    <w:rsid w:val="00975902"/>
    <w:rsid w:val="0097612D"/>
    <w:rsid w:val="00977B2A"/>
    <w:rsid w:val="009811C1"/>
    <w:rsid w:val="00982583"/>
    <w:rsid w:val="00984B66"/>
    <w:rsid w:val="00984CB7"/>
    <w:rsid w:val="0098567A"/>
    <w:rsid w:val="00985E04"/>
    <w:rsid w:val="00987B4F"/>
    <w:rsid w:val="009914BE"/>
    <w:rsid w:val="00993B9D"/>
    <w:rsid w:val="0099465A"/>
    <w:rsid w:val="0099543D"/>
    <w:rsid w:val="00995D2D"/>
    <w:rsid w:val="00995EE1"/>
    <w:rsid w:val="009966F9"/>
    <w:rsid w:val="00996C77"/>
    <w:rsid w:val="009971BD"/>
    <w:rsid w:val="00997432"/>
    <w:rsid w:val="009979A9"/>
    <w:rsid w:val="009A0C52"/>
    <w:rsid w:val="009A1A0A"/>
    <w:rsid w:val="009A4A85"/>
    <w:rsid w:val="009A4B65"/>
    <w:rsid w:val="009A4C88"/>
    <w:rsid w:val="009A50A7"/>
    <w:rsid w:val="009A5FBD"/>
    <w:rsid w:val="009A66B8"/>
    <w:rsid w:val="009A6868"/>
    <w:rsid w:val="009A7564"/>
    <w:rsid w:val="009B0CFF"/>
    <w:rsid w:val="009B113A"/>
    <w:rsid w:val="009B1FCA"/>
    <w:rsid w:val="009B2424"/>
    <w:rsid w:val="009B2483"/>
    <w:rsid w:val="009B28F1"/>
    <w:rsid w:val="009B2E70"/>
    <w:rsid w:val="009B30DE"/>
    <w:rsid w:val="009B3151"/>
    <w:rsid w:val="009B3176"/>
    <w:rsid w:val="009B6A75"/>
    <w:rsid w:val="009C1B8E"/>
    <w:rsid w:val="009C22CE"/>
    <w:rsid w:val="009C2BF7"/>
    <w:rsid w:val="009C3038"/>
    <w:rsid w:val="009C32DD"/>
    <w:rsid w:val="009C45C0"/>
    <w:rsid w:val="009C499A"/>
    <w:rsid w:val="009C4BDE"/>
    <w:rsid w:val="009C4C71"/>
    <w:rsid w:val="009C4ED6"/>
    <w:rsid w:val="009C6560"/>
    <w:rsid w:val="009C6C52"/>
    <w:rsid w:val="009C6D28"/>
    <w:rsid w:val="009C76D4"/>
    <w:rsid w:val="009C7717"/>
    <w:rsid w:val="009C7C0B"/>
    <w:rsid w:val="009C7C11"/>
    <w:rsid w:val="009D0540"/>
    <w:rsid w:val="009D0763"/>
    <w:rsid w:val="009D0AC7"/>
    <w:rsid w:val="009D0F9A"/>
    <w:rsid w:val="009D219A"/>
    <w:rsid w:val="009D22D9"/>
    <w:rsid w:val="009D317B"/>
    <w:rsid w:val="009D3C86"/>
    <w:rsid w:val="009D4D9C"/>
    <w:rsid w:val="009D51AB"/>
    <w:rsid w:val="009D6E29"/>
    <w:rsid w:val="009E0A43"/>
    <w:rsid w:val="009E0C24"/>
    <w:rsid w:val="009E195B"/>
    <w:rsid w:val="009E2B3F"/>
    <w:rsid w:val="009E30E7"/>
    <w:rsid w:val="009E3382"/>
    <w:rsid w:val="009E3735"/>
    <w:rsid w:val="009E38EC"/>
    <w:rsid w:val="009E4EB7"/>
    <w:rsid w:val="009E5E61"/>
    <w:rsid w:val="009E5FB1"/>
    <w:rsid w:val="009F0707"/>
    <w:rsid w:val="009F140E"/>
    <w:rsid w:val="009F1A20"/>
    <w:rsid w:val="009F2126"/>
    <w:rsid w:val="009F2C9B"/>
    <w:rsid w:val="009F500E"/>
    <w:rsid w:val="009F52BB"/>
    <w:rsid w:val="009F5791"/>
    <w:rsid w:val="009F5DAF"/>
    <w:rsid w:val="009F6148"/>
    <w:rsid w:val="009F628A"/>
    <w:rsid w:val="009F6714"/>
    <w:rsid w:val="009F6DDE"/>
    <w:rsid w:val="009F793B"/>
    <w:rsid w:val="009F7C3B"/>
    <w:rsid w:val="00A00DF4"/>
    <w:rsid w:val="00A01C24"/>
    <w:rsid w:val="00A0215D"/>
    <w:rsid w:val="00A022F8"/>
    <w:rsid w:val="00A02427"/>
    <w:rsid w:val="00A027FA"/>
    <w:rsid w:val="00A03009"/>
    <w:rsid w:val="00A03106"/>
    <w:rsid w:val="00A0376F"/>
    <w:rsid w:val="00A03A6F"/>
    <w:rsid w:val="00A04DE5"/>
    <w:rsid w:val="00A063AF"/>
    <w:rsid w:val="00A06ADC"/>
    <w:rsid w:val="00A1004C"/>
    <w:rsid w:val="00A1056D"/>
    <w:rsid w:val="00A10ABF"/>
    <w:rsid w:val="00A135EC"/>
    <w:rsid w:val="00A14751"/>
    <w:rsid w:val="00A148C4"/>
    <w:rsid w:val="00A16E1A"/>
    <w:rsid w:val="00A20580"/>
    <w:rsid w:val="00A2058D"/>
    <w:rsid w:val="00A21668"/>
    <w:rsid w:val="00A22D2C"/>
    <w:rsid w:val="00A23347"/>
    <w:rsid w:val="00A24AB4"/>
    <w:rsid w:val="00A24B31"/>
    <w:rsid w:val="00A24C59"/>
    <w:rsid w:val="00A24CA8"/>
    <w:rsid w:val="00A25336"/>
    <w:rsid w:val="00A261B9"/>
    <w:rsid w:val="00A27384"/>
    <w:rsid w:val="00A27DC3"/>
    <w:rsid w:val="00A30F28"/>
    <w:rsid w:val="00A32D50"/>
    <w:rsid w:val="00A32FFC"/>
    <w:rsid w:val="00A33163"/>
    <w:rsid w:val="00A33D77"/>
    <w:rsid w:val="00A34AB2"/>
    <w:rsid w:val="00A34C12"/>
    <w:rsid w:val="00A351BA"/>
    <w:rsid w:val="00A35C1A"/>
    <w:rsid w:val="00A35E9C"/>
    <w:rsid w:val="00A366E9"/>
    <w:rsid w:val="00A372AC"/>
    <w:rsid w:val="00A419EE"/>
    <w:rsid w:val="00A41A69"/>
    <w:rsid w:val="00A420C8"/>
    <w:rsid w:val="00A42F2E"/>
    <w:rsid w:val="00A43776"/>
    <w:rsid w:val="00A518C9"/>
    <w:rsid w:val="00A52D23"/>
    <w:rsid w:val="00A53421"/>
    <w:rsid w:val="00A541F8"/>
    <w:rsid w:val="00A5555F"/>
    <w:rsid w:val="00A556B0"/>
    <w:rsid w:val="00A56264"/>
    <w:rsid w:val="00A59E36"/>
    <w:rsid w:val="00A6114C"/>
    <w:rsid w:val="00A61E36"/>
    <w:rsid w:val="00A61EE1"/>
    <w:rsid w:val="00A62FA6"/>
    <w:rsid w:val="00A63868"/>
    <w:rsid w:val="00A63870"/>
    <w:rsid w:val="00A639F8"/>
    <w:rsid w:val="00A63CEC"/>
    <w:rsid w:val="00A6573B"/>
    <w:rsid w:val="00A66AB9"/>
    <w:rsid w:val="00A67146"/>
    <w:rsid w:val="00A671C7"/>
    <w:rsid w:val="00A7194C"/>
    <w:rsid w:val="00A71B6A"/>
    <w:rsid w:val="00A72C89"/>
    <w:rsid w:val="00A7335D"/>
    <w:rsid w:val="00A734FB"/>
    <w:rsid w:val="00A7398C"/>
    <w:rsid w:val="00A746B1"/>
    <w:rsid w:val="00A750BD"/>
    <w:rsid w:val="00A765B2"/>
    <w:rsid w:val="00A77F5C"/>
    <w:rsid w:val="00A80786"/>
    <w:rsid w:val="00A81C22"/>
    <w:rsid w:val="00A8219C"/>
    <w:rsid w:val="00A8426A"/>
    <w:rsid w:val="00A86862"/>
    <w:rsid w:val="00A86FE8"/>
    <w:rsid w:val="00A90D19"/>
    <w:rsid w:val="00A9109E"/>
    <w:rsid w:val="00A91B28"/>
    <w:rsid w:val="00A9204A"/>
    <w:rsid w:val="00A9351F"/>
    <w:rsid w:val="00A93987"/>
    <w:rsid w:val="00A93C0D"/>
    <w:rsid w:val="00A93F3B"/>
    <w:rsid w:val="00A95D50"/>
    <w:rsid w:val="00A95E64"/>
    <w:rsid w:val="00A970D6"/>
    <w:rsid w:val="00AA019A"/>
    <w:rsid w:val="00AA06A2"/>
    <w:rsid w:val="00AA0899"/>
    <w:rsid w:val="00AA100C"/>
    <w:rsid w:val="00AA103D"/>
    <w:rsid w:val="00AA1541"/>
    <w:rsid w:val="00AA3BFE"/>
    <w:rsid w:val="00AA3C96"/>
    <w:rsid w:val="00AA4E9D"/>
    <w:rsid w:val="00AA5E25"/>
    <w:rsid w:val="00AA6183"/>
    <w:rsid w:val="00AA6CC4"/>
    <w:rsid w:val="00AA6E8D"/>
    <w:rsid w:val="00AB0072"/>
    <w:rsid w:val="00AB049A"/>
    <w:rsid w:val="00AB10B5"/>
    <w:rsid w:val="00AB11B1"/>
    <w:rsid w:val="00AB27A7"/>
    <w:rsid w:val="00AB291D"/>
    <w:rsid w:val="00AB30FE"/>
    <w:rsid w:val="00AB3C2B"/>
    <w:rsid w:val="00AB50E8"/>
    <w:rsid w:val="00AB5CED"/>
    <w:rsid w:val="00AB5FD1"/>
    <w:rsid w:val="00AB6F5C"/>
    <w:rsid w:val="00AB7732"/>
    <w:rsid w:val="00AC100B"/>
    <w:rsid w:val="00AC2043"/>
    <w:rsid w:val="00AC2948"/>
    <w:rsid w:val="00AC35D0"/>
    <w:rsid w:val="00AC3F74"/>
    <w:rsid w:val="00AC4924"/>
    <w:rsid w:val="00AC4A3C"/>
    <w:rsid w:val="00AC6F20"/>
    <w:rsid w:val="00AC7012"/>
    <w:rsid w:val="00AC7851"/>
    <w:rsid w:val="00AD0ECE"/>
    <w:rsid w:val="00AD107C"/>
    <w:rsid w:val="00AD14FA"/>
    <w:rsid w:val="00AD253E"/>
    <w:rsid w:val="00AD38C9"/>
    <w:rsid w:val="00AD5696"/>
    <w:rsid w:val="00AD5FD1"/>
    <w:rsid w:val="00AE0442"/>
    <w:rsid w:val="00AE0B02"/>
    <w:rsid w:val="00AE19D3"/>
    <w:rsid w:val="00AE4915"/>
    <w:rsid w:val="00AE64B6"/>
    <w:rsid w:val="00AE7A65"/>
    <w:rsid w:val="00AE7D76"/>
    <w:rsid w:val="00AF010B"/>
    <w:rsid w:val="00AF1439"/>
    <w:rsid w:val="00AF1F2F"/>
    <w:rsid w:val="00AF231A"/>
    <w:rsid w:val="00AF2895"/>
    <w:rsid w:val="00AF435E"/>
    <w:rsid w:val="00AF6405"/>
    <w:rsid w:val="00AF68F7"/>
    <w:rsid w:val="00B001CA"/>
    <w:rsid w:val="00B01C67"/>
    <w:rsid w:val="00B0339A"/>
    <w:rsid w:val="00B04516"/>
    <w:rsid w:val="00B0452C"/>
    <w:rsid w:val="00B06A1E"/>
    <w:rsid w:val="00B06EEB"/>
    <w:rsid w:val="00B100C8"/>
    <w:rsid w:val="00B1135B"/>
    <w:rsid w:val="00B1353D"/>
    <w:rsid w:val="00B13B62"/>
    <w:rsid w:val="00B13B65"/>
    <w:rsid w:val="00B13E70"/>
    <w:rsid w:val="00B14686"/>
    <w:rsid w:val="00B146CE"/>
    <w:rsid w:val="00B15A13"/>
    <w:rsid w:val="00B17785"/>
    <w:rsid w:val="00B17C66"/>
    <w:rsid w:val="00B22C52"/>
    <w:rsid w:val="00B22E5D"/>
    <w:rsid w:val="00B241E0"/>
    <w:rsid w:val="00B24656"/>
    <w:rsid w:val="00B24CE5"/>
    <w:rsid w:val="00B2539E"/>
    <w:rsid w:val="00B25729"/>
    <w:rsid w:val="00B2690C"/>
    <w:rsid w:val="00B26D40"/>
    <w:rsid w:val="00B27C31"/>
    <w:rsid w:val="00B30157"/>
    <w:rsid w:val="00B307F2"/>
    <w:rsid w:val="00B31C20"/>
    <w:rsid w:val="00B31FF2"/>
    <w:rsid w:val="00B32FAE"/>
    <w:rsid w:val="00B33BDF"/>
    <w:rsid w:val="00B3450A"/>
    <w:rsid w:val="00B35580"/>
    <w:rsid w:val="00B35AD9"/>
    <w:rsid w:val="00B3699A"/>
    <w:rsid w:val="00B3759A"/>
    <w:rsid w:val="00B37680"/>
    <w:rsid w:val="00B376EA"/>
    <w:rsid w:val="00B37A02"/>
    <w:rsid w:val="00B37ECB"/>
    <w:rsid w:val="00B41A42"/>
    <w:rsid w:val="00B421FC"/>
    <w:rsid w:val="00B429B5"/>
    <w:rsid w:val="00B42EC8"/>
    <w:rsid w:val="00B44E25"/>
    <w:rsid w:val="00B4525B"/>
    <w:rsid w:val="00B45FBF"/>
    <w:rsid w:val="00B461AA"/>
    <w:rsid w:val="00B52A95"/>
    <w:rsid w:val="00B52E63"/>
    <w:rsid w:val="00B536C1"/>
    <w:rsid w:val="00B5386C"/>
    <w:rsid w:val="00B539A9"/>
    <w:rsid w:val="00B53F56"/>
    <w:rsid w:val="00B54503"/>
    <w:rsid w:val="00B54549"/>
    <w:rsid w:val="00B54692"/>
    <w:rsid w:val="00B54B51"/>
    <w:rsid w:val="00B551BA"/>
    <w:rsid w:val="00B557A8"/>
    <w:rsid w:val="00B56965"/>
    <w:rsid w:val="00B56AB4"/>
    <w:rsid w:val="00B56F31"/>
    <w:rsid w:val="00B57D6C"/>
    <w:rsid w:val="00B618B3"/>
    <w:rsid w:val="00B6198C"/>
    <w:rsid w:val="00B61B6D"/>
    <w:rsid w:val="00B6248F"/>
    <w:rsid w:val="00B62987"/>
    <w:rsid w:val="00B64C00"/>
    <w:rsid w:val="00B660CA"/>
    <w:rsid w:val="00B672C0"/>
    <w:rsid w:val="00B675E3"/>
    <w:rsid w:val="00B678A5"/>
    <w:rsid w:val="00B7093F"/>
    <w:rsid w:val="00B719D8"/>
    <w:rsid w:val="00B7205D"/>
    <w:rsid w:val="00B7221C"/>
    <w:rsid w:val="00B72552"/>
    <w:rsid w:val="00B73651"/>
    <w:rsid w:val="00B73A0E"/>
    <w:rsid w:val="00B7410B"/>
    <w:rsid w:val="00B76492"/>
    <w:rsid w:val="00B801D2"/>
    <w:rsid w:val="00B80224"/>
    <w:rsid w:val="00B825F2"/>
    <w:rsid w:val="00B8447A"/>
    <w:rsid w:val="00B86210"/>
    <w:rsid w:val="00B87182"/>
    <w:rsid w:val="00B872D8"/>
    <w:rsid w:val="00B87C54"/>
    <w:rsid w:val="00B90110"/>
    <w:rsid w:val="00B93C6C"/>
    <w:rsid w:val="00B945AE"/>
    <w:rsid w:val="00B9467C"/>
    <w:rsid w:val="00B947D1"/>
    <w:rsid w:val="00B94D08"/>
    <w:rsid w:val="00B94F30"/>
    <w:rsid w:val="00B953A5"/>
    <w:rsid w:val="00B95A4C"/>
    <w:rsid w:val="00B96076"/>
    <w:rsid w:val="00B96A66"/>
    <w:rsid w:val="00B9748E"/>
    <w:rsid w:val="00B976AC"/>
    <w:rsid w:val="00B97D99"/>
    <w:rsid w:val="00B97E1E"/>
    <w:rsid w:val="00BA064B"/>
    <w:rsid w:val="00BA0D0B"/>
    <w:rsid w:val="00BA2D8B"/>
    <w:rsid w:val="00BA4B33"/>
    <w:rsid w:val="00BA6A5F"/>
    <w:rsid w:val="00BA6F38"/>
    <w:rsid w:val="00BA71C7"/>
    <w:rsid w:val="00BA79D1"/>
    <w:rsid w:val="00BA7C14"/>
    <w:rsid w:val="00BA7C6A"/>
    <w:rsid w:val="00BA7DAC"/>
    <w:rsid w:val="00BA7F24"/>
    <w:rsid w:val="00BB0E6A"/>
    <w:rsid w:val="00BB1236"/>
    <w:rsid w:val="00BB274E"/>
    <w:rsid w:val="00BB2DA0"/>
    <w:rsid w:val="00BB2FF9"/>
    <w:rsid w:val="00BB3CB0"/>
    <w:rsid w:val="00BB3CDC"/>
    <w:rsid w:val="00BB52FD"/>
    <w:rsid w:val="00BB623F"/>
    <w:rsid w:val="00BB6613"/>
    <w:rsid w:val="00BB6C56"/>
    <w:rsid w:val="00BB70C7"/>
    <w:rsid w:val="00BB7808"/>
    <w:rsid w:val="00BC0774"/>
    <w:rsid w:val="00BC1C33"/>
    <w:rsid w:val="00BC20F6"/>
    <w:rsid w:val="00BC2B1D"/>
    <w:rsid w:val="00BC2B72"/>
    <w:rsid w:val="00BC3CAA"/>
    <w:rsid w:val="00BC4CB1"/>
    <w:rsid w:val="00BC56A2"/>
    <w:rsid w:val="00BC690B"/>
    <w:rsid w:val="00BC7D89"/>
    <w:rsid w:val="00BD1CB5"/>
    <w:rsid w:val="00BD218D"/>
    <w:rsid w:val="00BD3500"/>
    <w:rsid w:val="00BD4145"/>
    <w:rsid w:val="00BD414B"/>
    <w:rsid w:val="00BD4D25"/>
    <w:rsid w:val="00BD5EB1"/>
    <w:rsid w:val="00BE0FE2"/>
    <w:rsid w:val="00BE1024"/>
    <w:rsid w:val="00BE197C"/>
    <w:rsid w:val="00BE1B5D"/>
    <w:rsid w:val="00BE1BD7"/>
    <w:rsid w:val="00BE214A"/>
    <w:rsid w:val="00BE2272"/>
    <w:rsid w:val="00BE3AD8"/>
    <w:rsid w:val="00BE48D3"/>
    <w:rsid w:val="00BE51AD"/>
    <w:rsid w:val="00BE6CBA"/>
    <w:rsid w:val="00BE7742"/>
    <w:rsid w:val="00BE7EBC"/>
    <w:rsid w:val="00BF1761"/>
    <w:rsid w:val="00BF19F1"/>
    <w:rsid w:val="00BF1A3C"/>
    <w:rsid w:val="00BF1F08"/>
    <w:rsid w:val="00BF2087"/>
    <w:rsid w:val="00BF25FE"/>
    <w:rsid w:val="00BF2E5D"/>
    <w:rsid w:val="00BF2EE2"/>
    <w:rsid w:val="00BF4221"/>
    <w:rsid w:val="00BF42AD"/>
    <w:rsid w:val="00BF4C28"/>
    <w:rsid w:val="00BF55B9"/>
    <w:rsid w:val="00BF7C81"/>
    <w:rsid w:val="00C00657"/>
    <w:rsid w:val="00C016D0"/>
    <w:rsid w:val="00C01AB6"/>
    <w:rsid w:val="00C01B91"/>
    <w:rsid w:val="00C02DD0"/>
    <w:rsid w:val="00C03876"/>
    <w:rsid w:val="00C038EE"/>
    <w:rsid w:val="00C04089"/>
    <w:rsid w:val="00C061DA"/>
    <w:rsid w:val="00C061F8"/>
    <w:rsid w:val="00C06C34"/>
    <w:rsid w:val="00C0717B"/>
    <w:rsid w:val="00C0740B"/>
    <w:rsid w:val="00C10198"/>
    <w:rsid w:val="00C1090C"/>
    <w:rsid w:val="00C10945"/>
    <w:rsid w:val="00C10E07"/>
    <w:rsid w:val="00C1207E"/>
    <w:rsid w:val="00C12648"/>
    <w:rsid w:val="00C12F38"/>
    <w:rsid w:val="00C13D6F"/>
    <w:rsid w:val="00C145B3"/>
    <w:rsid w:val="00C172AB"/>
    <w:rsid w:val="00C1753C"/>
    <w:rsid w:val="00C17BA4"/>
    <w:rsid w:val="00C2171E"/>
    <w:rsid w:val="00C236B3"/>
    <w:rsid w:val="00C23C25"/>
    <w:rsid w:val="00C243B0"/>
    <w:rsid w:val="00C24445"/>
    <w:rsid w:val="00C2561A"/>
    <w:rsid w:val="00C2587B"/>
    <w:rsid w:val="00C32435"/>
    <w:rsid w:val="00C33BC7"/>
    <w:rsid w:val="00C34132"/>
    <w:rsid w:val="00C34C92"/>
    <w:rsid w:val="00C35014"/>
    <w:rsid w:val="00C35E26"/>
    <w:rsid w:val="00C370B0"/>
    <w:rsid w:val="00C401EF"/>
    <w:rsid w:val="00C40FC5"/>
    <w:rsid w:val="00C41D0D"/>
    <w:rsid w:val="00C41D2B"/>
    <w:rsid w:val="00C42A5A"/>
    <w:rsid w:val="00C42EA2"/>
    <w:rsid w:val="00C42FF0"/>
    <w:rsid w:val="00C432B6"/>
    <w:rsid w:val="00C441D6"/>
    <w:rsid w:val="00C44307"/>
    <w:rsid w:val="00C44A8B"/>
    <w:rsid w:val="00C44FA7"/>
    <w:rsid w:val="00C4587C"/>
    <w:rsid w:val="00C4600A"/>
    <w:rsid w:val="00C46B53"/>
    <w:rsid w:val="00C47022"/>
    <w:rsid w:val="00C473F3"/>
    <w:rsid w:val="00C50A3F"/>
    <w:rsid w:val="00C52099"/>
    <w:rsid w:val="00C52206"/>
    <w:rsid w:val="00C531AF"/>
    <w:rsid w:val="00C535F8"/>
    <w:rsid w:val="00C5363C"/>
    <w:rsid w:val="00C53EEC"/>
    <w:rsid w:val="00C5721D"/>
    <w:rsid w:val="00C57E1E"/>
    <w:rsid w:val="00C60B25"/>
    <w:rsid w:val="00C6190E"/>
    <w:rsid w:val="00C61A53"/>
    <w:rsid w:val="00C61CA2"/>
    <w:rsid w:val="00C6216E"/>
    <w:rsid w:val="00C622DB"/>
    <w:rsid w:val="00C62DCD"/>
    <w:rsid w:val="00C643F3"/>
    <w:rsid w:val="00C64EF9"/>
    <w:rsid w:val="00C66528"/>
    <w:rsid w:val="00C66D15"/>
    <w:rsid w:val="00C67BA1"/>
    <w:rsid w:val="00C67F1F"/>
    <w:rsid w:val="00C70EBD"/>
    <w:rsid w:val="00C729E8"/>
    <w:rsid w:val="00C7313F"/>
    <w:rsid w:val="00C73D38"/>
    <w:rsid w:val="00C7416C"/>
    <w:rsid w:val="00C74737"/>
    <w:rsid w:val="00C755B5"/>
    <w:rsid w:val="00C758D6"/>
    <w:rsid w:val="00C76C6A"/>
    <w:rsid w:val="00C778E7"/>
    <w:rsid w:val="00C779ED"/>
    <w:rsid w:val="00C8116E"/>
    <w:rsid w:val="00C8245C"/>
    <w:rsid w:val="00C83906"/>
    <w:rsid w:val="00C851EF"/>
    <w:rsid w:val="00C85504"/>
    <w:rsid w:val="00C8740B"/>
    <w:rsid w:val="00C87C0A"/>
    <w:rsid w:val="00C90114"/>
    <w:rsid w:val="00C9091A"/>
    <w:rsid w:val="00C90FC0"/>
    <w:rsid w:val="00C91523"/>
    <w:rsid w:val="00C923A0"/>
    <w:rsid w:val="00C928F3"/>
    <w:rsid w:val="00C9294B"/>
    <w:rsid w:val="00C92F18"/>
    <w:rsid w:val="00C933B4"/>
    <w:rsid w:val="00C94580"/>
    <w:rsid w:val="00C94CE8"/>
    <w:rsid w:val="00C965E9"/>
    <w:rsid w:val="00C976C1"/>
    <w:rsid w:val="00CA005B"/>
    <w:rsid w:val="00CA0F1F"/>
    <w:rsid w:val="00CA18C6"/>
    <w:rsid w:val="00CA286B"/>
    <w:rsid w:val="00CA2F76"/>
    <w:rsid w:val="00CA3D2E"/>
    <w:rsid w:val="00CA50CA"/>
    <w:rsid w:val="00CA6242"/>
    <w:rsid w:val="00CA6993"/>
    <w:rsid w:val="00CA7E4D"/>
    <w:rsid w:val="00CB15E5"/>
    <w:rsid w:val="00CB163E"/>
    <w:rsid w:val="00CB172C"/>
    <w:rsid w:val="00CB1991"/>
    <w:rsid w:val="00CB1CB7"/>
    <w:rsid w:val="00CB20E9"/>
    <w:rsid w:val="00CB2424"/>
    <w:rsid w:val="00CB33C5"/>
    <w:rsid w:val="00CB404E"/>
    <w:rsid w:val="00CB53E9"/>
    <w:rsid w:val="00CB58D5"/>
    <w:rsid w:val="00CB6130"/>
    <w:rsid w:val="00CC02B9"/>
    <w:rsid w:val="00CC0F7E"/>
    <w:rsid w:val="00CC2174"/>
    <w:rsid w:val="00CC2F73"/>
    <w:rsid w:val="00CC3FD7"/>
    <w:rsid w:val="00CC440F"/>
    <w:rsid w:val="00CC46AB"/>
    <w:rsid w:val="00CC4B59"/>
    <w:rsid w:val="00CC4D7E"/>
    <w:rsid w:val="00CC6426"/>
    <w:rsid w:val="00CD0AAE"/>
    <w:rsid w:val="00CD0CC2"/>
    <w:rsid w:val="00CD188B"/>
    <w:rsid w:val="00CD1F81"/>
    <w:rsid w:val="00CD28D5"/>
    <w:rsid w:val="00CD2F93"/>
    <w:rsid w:val="00CD3041"/>
    <w:rsid w:val="00CD346C"/>
    <w:rsid w:val="00CD3880"/>
    <w:rsid w:val="00CD3A3C"/>
    <w:rsid w:val="00CD3D6A"/>
    <w:rsid w:val="00CD430D"/>
    <w:rsid w:val="00CD576A"/>
    <w:rsid w:val="00CD6549"/>
    <w:rsid w:val="00CD75FD"/>
    <w:rsid w:val="00CD7D01"/>
    <w:rsid w:val="00CE16CD"/>
    <w:rsid w:val="00CE1EB7"/>
    <w:rsid w:val="00CE241C"/>
    <w:rsid w:val="00CE3096"/>
    <w:rsid w:val="00CE3A62"/>
    <w:rsid w:val="00CE59D7"/>
    <w:rsid w:val="00CE5A26"/>
    <w:rsid w:val="00CE5E23"/>
    <w:rsid w:val="00CE6638"/>
    <w:rsid w:val="00CE69F2"/>
    <w:rsid w:val="00CE6C8C"/>
    <w:rsid w:val="00CE7C7A"/>
    <w:rsid w:val="00CE7FA6"/>
    <w:rsid w:val="00CF16E0"/>
    <w:rsid w:val="00CF1A7D"/>
    <w:rsid w:val="00CF5B5A"/>
    <w:rsid w:val="00CF7342"/>
    <w:rsid w:val="00D022B7"/>
    <w:rsid w:val="00D038D2"/>
    <w:rsid w:val="00D0655C"/>
    <w:rsid w:val="00D07CCB"/>
    <w:rsid w:val="00D1135A"/>
    <w:rsid w:val="00D11C4F"/>
    <w:rsid w:val="00D11C97"/>
    <w:rsid w:val="00D12509"/>
    <w:rsid w:val="00D13645"/>
    <w:rsid w:val="00D136A1"/>
    <w:rsid w:val="00D14A32"/>
    <w:rsid w:val="00D1629B"/>
    <w:rsid w:val="00D179BE"/>
    <w:rsid w:val="00D17D16"/>
    <w:rsid w:val="00D20213"/>
    <w:rsid w:val="00D22DB7"/>
    <w:rsid w:val="00D22E3A"/>
    <w:rsid w:val="00D23972"/>
    <w:rsid w:val="00D23C42"/>
    <w:rsid w:val="00D24694"/>
    <w:rsid w:val="00D24790"/>
    <w:rsid w:val="00D2497E"/>
    <w:rsid w:val="00D26DCA"/>
    <w:rsid w:val="00D26E33"/>
    <w:rsid w:val="00D27C12"/>
    <w:rsid w:val="00D3093C"/>
    <w:rsid w:val="00D31217"/>
    <w:rsid w:val="00D345AD"/>
    <w:rsid w:val="00D346F0"/>
    <w:rsid w:val="00D35EB9"/>
    <w:rsid w:val="00D4156D"/>
    <w:rsid w:val="00D41CB3"/>
    <w:rsid w:val="00D423EE"/>
    <w:rsid w:val="00D43E64"/>
    <w:rsid w:val="00D449BC"/>
    <w:rsid w:val="00D451C6"/>
    <w:rsid w:val="00D46641"/>
    <w:rsid w:val="00D46E74"/>
    <w:rsid w:val="00D4763E"/>
    <w:rsid w:val="00D5046D"/>
    <w:rsid w:val="00D50F00"/>
    <w:rsid w:val="00D513A2"/>
    <w:rsid w:val="00D5286B"/>
    <w:rsid w:val="00D54327"/>
    <w:rsid w:val="00D5693F"/>
    <w:rsid w:val="00D570A5"/>
    <w:rsid w:val="00D60CAF"/>
    <w:rsid w:val="00D6121B"/>
    <w:rsid w:val="00D615CA"/>
    <w:rsid w:val="00D619C9"/>
    <w:rsid w:val="00D629B0"/>
    <w:rsid w:val="00D640E2"/>
    <w:rsid w:val="00D645BC"/>
    <w:rsid w:val="00D663AD"/>
    <w:rsid w:val="00D6658B"/>
    <w:rsid w:val="00D666F3"/>
    <w:rsid w:val="00D6779D"/>
    <w:rsid w:val="00D70263"/>
    <w:rsid w:val="00D704B8"/>
    <w:rsid w:val="00D71D37"/>
    <w:rsid w:val="00D741CD"/>
    <w:rsid w:val="00D7701F"/>
    <w:rsid w:val="00D7752A"/>
    <w:rsid w:val="00D779BF"/>
    <w:rsid w:val="00D80DC6"/>
    <w:rsid w:val="00D836AF"/>
    <w:rsid w:val="00D84146"/>
    <w:rsid w:val="00D844CF"/>
    <w:rsid w:val="00D84645"/>
    <w:rsid w:val="00D84ED0"/>
    <w:rsid w:val="00D85570"/>
    <w:rsid w:val="00D868C4"/>
    <w:rsid w:val="00D873E3"/>
    <w:rsid w:val="00D87C7B"/>
    <w:rsid w:val="00D9024A"/>
    <w:rsid w:val="00D918D1"/>
    <w:rsid w:val="00D91BFA"/>
    <w:rsid w:val="00D91EB8"/>
    <w:rsid w:val="00D92E2C"/>
    <w:rsid w:val="00D930F4"/>
    <w:rsid w:val="00D94DAB"/>
    <w:rsid w:val="00D96EA3"/>
    <w:rsid w:val="00DA030F"/>
    <w:rsid w:val="00DA15FB"/>
    <w:rsid w:val="00DA1BD0"/>
    <w:rsid w:val="00DA2D52"/>
    <w:rsid w:val="00DA2ECC"/>
    <w:rsid w:val="00DA2F5E"/>
    <w:rsid w:val="00DA3771"/>
    <w:rsid w:val="00DA3AA0"/>
    <w:rsid w:val="00DA403D"/>
    <w:rsid w:val="00DA4FC5"/>
    <w:rsid w:val="00DA54EC"/>
    <w:rsid w:val="00DA551E"/>
    <w:rsid w:val="00DA61E3"/>
    <w:rsid w:val="00DA6DC4"/>
    <w:rsid w:val="00DA6E10"/>
    <w:rsid w:val="00DA701D"/>
    <w:rsid w:val="00DA79B8"/>
    <w:rsid w:val="00DB19B1"/>
    <w:rsid w:val="00DB1B99"/>
    <w:rsid w:val="00DB2B0B"/>
    <w:rsid w:val="00DB6478"/>
    <w:rsid w:val="00DC10B0"/>
    <w:rsid w:val="00DC168C"/>
    <w:rsid w:val="00DC18A2"/>
    <w:rsid w:val="00DC2CED"/>
    <w:rsid w:val="00DC4F3E"/>
    <w:rsid w:val="00DC6001"/>
    <w:rsid w:val="00DC6B33"/>
    <w:rsid w:val="00DC7F8F"/>
    <w:rsid w:val="00DD0115"/>
    <w:rsid w:val="00DD022C"/>
    <w:rsid w:val="00DD087D"/>
    <w:rsid w:val="00DD0DC1"/>
    <w:rsid w:val="00DD1595"/>
    <w:rsid w:val="00DD1851"/>
    <w:rsid w:val="00DD1ADE"/>
    <w:rsid w:val="00DD4004"/>
    <w:rsid w:val="00DD492E"/>
    <w:rsid w:val="00DD716C"/>
    <w:rsid w:val="00DE0551"/>
    <w:rsid w:val="00DE06B6"/>
    <w:rsid w:val="00DE18D3"/>
    <w:rsid w:val="00DE21E6"/>
    <w:rsid w:val="00DE2CD4"/>
    <w:rsid w:val="00DE32FA"/>
    <w:rsid w:val="00DE464E"/>
    <w:rsid w:val="00DE4671"/>
    <w:rsid w:val="00DE67D2"/>
    <w:rsid w:val="00DF03C2"/>
    <w:rsid w:val="00DF2146"/>
    <w:rsid w:val="00DF2457"/>
    <w:rsid w:val="00DF2C74"/>
    <w:rsid w:val="00DF3391"/>
    <w:rsid w:val="00DF4DCF"/>
    <w:rsid w:val="00DF5408"/>
    <w:rsid w:val="00DF5727"/>
    <w:rsid w:val="00DF5B21"/>
    <w:rsid w:val="00DF60F2"/>
    <w:rsid w:val="00DF61FD"/>
    <w:rsid w:val="00DF64F2"/>
    <w:rsid w:val="00E002FB"/>
    <w:rsid w:val="00E019B7"/>
    <w:rsid w:val="00E022F9"/>
    <w:rsid w:val="00E02792"/>
    <w:rsid w:val="00E035E5"/>
    <w:rsid w:val="00E048EC"/>
    <w:rsid w:val="00E049AB"/>
    <w:rsid w:val="00E069EF"/>
    <w:rsid w:val="00E079FC"/>
    <w:rsid w:val="00E11070"/>
    <w:rsid w:val="00E11C50"/>
    <w:rsid w:val="00E13189"/>
    <w:rsid w:val="00E137E4"/>
    <w:rsid w:val="00E1469D"/>
    <w:rsid w:val="00E162AE"/>
    <w:rsid w:val="00E1679A"/>
    <w:rsid w:val="00E16F2B"/>
    <w:rsid w:val="00E17026"/>
    <w:rsid w:val="00E20EB6"/>
    <w:rsid w:val="00E20F43"/>
    <w:rsid w:val="00E2142A"/>
    <w:rsid w:val="00E21898"/>
    <w:rsid w:val="00E22FFD"/>
    <w:rsid w:val="00E23C88"/>
    <w:rsid w:val="00E2563E"/>
    <w:rsid w:val="00E257C4"/>
    <w:rsid w:val="00E25EBB"/>
    <w:rsid w:val="00E30306"/>
    <w:rsid w:val="00E32C1B"/>
    <w:rsid w:val="00E36175"/>
    <w:rsid w:val="00E36661"/>
    <w:rsid w:val="00E36676"/>
    <w:rsid w:val="00E36B5F"/>
    <w:rsid w:val="00E42F9B"/>
    <w:rsid w:val="00E43C49"/>
    <w:rsid w:val="00E43DDA"/>
    <w:rsid w:val="00E45319"/>
    <w:rsid w:val="00E45950"/>
    <w:rsid w:val="00E463B5"/>
    <w:rsid w:val="00E47EC6"/>
    <w:rsid w:val="00E51BE4"/>
    <w:rsid w:val="00E52572"/>
    <w:rsid w:val="00E52DE8"/>
    <w:rsid w:val="00E52F06"/>
    <w:rsid w:val="00E5316A"/>
    <w:rsid w:val="00E555E8"/>
    <w:rsid w:val="00E562FB"/>
    <w:rsid w:val="00E56E06"/>
    <w:rsid w:val="00E570EE"/>
    <w:rsid w:val="00E60969"/>
    <w:rsid w:val="00E60FFE"/>
    <w:rsid w:val="00E61FB2"/>
    <w:rsid w:val="00E61FE4"/>
    <w:rsid w:val="00E640E4"/>
    <w:rsid w:val="00E7060B"/>
    <w:rsid w:val="00E70F00"/>
    <w:rsid w:val="00E712B6"/>
    <w:rsid w:val="00E717E1"/>
    <w:rsid w:val="00E72762"/>
    <w:rsid w:val="00E72793"/>
    <w:rsid w:val="00E72A50"/>
    <w:rsid w:val="00E72DAF"/>
    <w:rsid w:val="00E745A5"/>
    <w:rsid w:val="00E74D9F"/>
    <w:rsid w:val="00E7535A"/>
    <w:rsid w:val="00E764E6"/>
    <w:rsid w:val="00E77605"/>
    <w:rsid w:val="00E80ED3"/>
    <w:rsid w:val="00E810F5"/>
    <w:rsid w:val="00E817A4"/>
    <w:rsid w:val="00E83136"/>
    <w:rsid w:val="00E83C89"/>
    <w:rsid w:val="00E844C9"/>
    <w:rsid w:val="00E854AF"/>
    <w:rsid w:val="00E85938"/>
    <w:rsid w:val="00E8639B"/>
    <w:rsid w:val="00E87659"/>
    <w:rsid w:val="00E878C7"/>
    <w:rsid w:val="00E9023F"/>
    <w:rsid w:val="00E91303"/>
    <w:rsid w:val="00E9383C"/>
    <w:rsid w:val="00E941F0"/>
    <w:rsid w:val="00E94D27"/>
    <w:rsid w:val="00E960D7"/>
    <w:rsid w:val="00E9733D"/>
    <w:rsid w:val="00E977A5"/>
    <w:rsid w:val="00E97986"/>
    <w:rsid w:val="00E97A02"/>
    <w:rsid w:val="00EA0C8E"/>
    <w:rsid w:val="00EA1110"/>
    <w:rsid w:val="00EA1938"/>
    <w:rsid w:val="00EA1FFB"/>
    <w:rsid w:val="00EA3636"/>
    <w:rsid w:val="00EA37F0"/>
    <w:rsid w:val="00EA4515"/>
    <w:rsid w:val="00EA4695"/>
    <w:rsid w:val="00EA574F"/>
    <w:rsid w:val="00EA6225"/>
    <w:rsid w:val="00EA6699"/>
    <w:rsid w:val="00EA7C63"/>
    <w:rsid w:val="00EB0071"/>
    <w:rsid w:val="00EB0739"/>
    <w:rsid w:val="00EB0CC9"/>
    <w:rsid w:val="00EB3889"/>
    <w:rsid w:val="00EB41E4"/>
    <w:rsid w:val="00EB46FD"/>
    <w:rsid w:val="00EB4971"/>
    <w:rsid w:val="00EB565B"/>
    <w:rsid w:val="00EB602E"/>
    <w:rsid w:val="00EB65D4"/>
    <w:rsid w:val="00EB69D3"/>
    <w:rsid w:val="00EB7259"/>
    <w:rsid w:val="00EC20E2"/>
    <w:rsid w:val="00EC26C8"/>
    <w:rsid w:val="00EC2C99"/>
    <w:rsid w:val="00EC369B"/>
    <w:rsid w:val="00EC3E2E"/>
    <w:rsid w:val="00EC44C6"/>
    <w:rsid w:val="00EC5360"/>
    <w:rsid w:val="00EC63FD"/>
    <w:rsid w:val="00EC7FA0"/>
    <w:rsid w:val="00ED038A"/>
    <w:rsid w:val="00ED16CC"/>
    <w:rsid w:val="00ED182D"/>
    <w:rsid w:val="00ED1E04"/>
    <w:rsid w:val="00ED2B9C"/>
    <w:rsid w:val="00ED3333"/>
    <w:rsid w:val="00ED3520"/>
    <w:rsid w:val="00ED3B4C"/>
    <w:rsid w:val="00ED59A1"/>
    <w:rsid w:val="00ED5E19"/>
    <w:rsid w:val="00ED7F10"/>
    <w:rsid w:val="00ED7F67"/>
    <w:rsid w:val="00EE02BF"/>
    <w:rsid w:val="00EE1144"/>
    <w:rsid w:val="00EE138D"/>
    <w:rsid w:val="00EE2D61"/>
    <w:rsid w:val="00EE42AA"/>
    <w:rsid w:val="00EE4F58"/>
    <w:rsid w:val="00EE57AE"/>
    <w:rsid w:val="00EF0586"/>
    <w:rsid w:val="00EF0C96"/>
    <w:rsid w:val="00EF1147"/>
    <w:rsid w:val="00EF23D7"/>
    <w:rsid w:val="00EF5050"/>
    <w:rsid w:val="00EF5F87"/>
    <w:rsid w:val="00EF7039"/>
    <w:rsid w:val="00EF7591"/>
    <w:rsid w:val="00EF7F26"/>
    <w:rsid w:val="00F00DEE"/>
    <w:rsid w:val="00F01E6F"/>
    <w:rsid w:val="00F0405F"/>
    <w:rsid w:val="00F04100"/>
    <w:rsid w:val="00F0437D"/>
    <w:rsid w:val="00F04807"/>
    <w:rsid w:val="00F04E2E"/>
    <w:rsid w:val="00F05B71"/>
    <w:rsid w:val="00F05D0D"/>
    <w:rsid w:val="00F06024"/>
    <w:rsid w:val="00F06C2C"/>
    <w:rsid w:val="00F06E7A"/>
    <w:rsid w:val="00F10EF1"/>
    <w:rsid w:val="00F120BC"/>
    <w:rsid w:val="00F12E0A"/>
    <w:rsid w:val="00F13499"/>
    <w:rsid w:val="00F142ED"/>
    <w:rsid w:val="00F15BF1"/>
    <w:rsid w:val="00F15E25"/>
    <w:rsid w:val="00F1609E"/>
    <w:rsid w:val="00F1734D"/>
    <w:rsid w:val="00F178F7"/>
    <w:rsid w:val="00F17D04"/>
    <w:rsid w:val="00F20822"/>
    <w:rsid w:val="00F20DC7"/>
    <w:rsid w:val="00F20FAF"/>
    <w:rsid w:val="00F211AB"/>
    <w:rsid w:val="00F220C5"/>
    <w:rsid w:val="00F22450"/>
    <w:rsid w:val="00F22A23"/>
    <w:rsid w:val="00F23212"/>
    <w:rsid w:val="00F23652"/>
    <w:rsid w:val="00F24632"/>
    <w:rsid w:val="00F25209"/>
    <w:rsid w:val="00F25654"/>
    <w:rsid w:val="00F257E9"/>
    <w:rsid w:val="00F26CAA"/>
    <w:rsid w:val="00F26DF4"/>
    <w:rsid w:val="00F31670"/>
    <w:rsid w:val="00F324DE"/>
    <w:rsid w:val="00F33172"/>
    <w:rsid w:val="00F33DA5"/>
    <w:rsid w:val="00F3418D"/>
    <w:rsid w:val="00F34857"/>
    <w:rsid w:val="00F35FDF"/>
    <w:rsid w:val="00F360F2"/>
    <w:rsid w:val="00F36150"/>
    <w:rsid w:val="00F363A3"/>
    <w:rsid w:val="00F37370"/>
    <w:rsid w:val="00F37D4B"/>
    <w:rsid w:val="00F41760"/>
    <w:rsid w:val="00F42CB9"/>
    <w:rsid w:val="00F4324E"/>
    <w:rsid w:val="00F44F50"/>
    <w:rsid w:val="00F44FAB"/>
    <w:rsid w:val="00F458E3"/>
    <w:rsid w:val="00F46120"/>
    <w:rsid w:val="00F46A39"/>
    <w:rsid w:val="00F47D55"/>
    <w:rsid w:val="00F47F80"/>
    <w:rsid w:val="00F500C1"/>
    <w:rsid w:val="00F50163"/>
    <w:rsid w:val="00F50EA5"/>
    <w:rsid w:val="00F51784"/>
    <w:rsid w:val="00F5188E"/>
    <w:rsid w:val="00F52172"/>
    <w:rsid w:val="00F535EC"/>
    <w:rsid w:val="00F53FFF"/>
    <w:rsid w:val="00F54164"/>
    <w:rsid w:val="00F541E1"/>
    <w:rsid w:val="00F54B49"/>
    <w:rsid w:val="00F5592E"/>
    <w:rsid w:val="00F55E04"/>
    <w:rsid w:val="00F5714A"/>
    <w:rsid w:val="00F57370"/>
    <w:rsid w:val="00F61869"/>
    <w:rsid w:val="00F618DA"/>
    <w:rsid w:val="00F61B1E"/>
    <w:rsid w:val="00F63797"/>
    <w:rsid w:val="00F64410"/>
    <w:rsid w:val="00F64E51"/>
    <w:rsid w:val="00F657AB"/>
    <w:rsid w:val="00F702B0"/>
    <w:rsid w:val="00F70BCC"/>
    <w:rsid w:val="00F7136A"/>
    <w:rsid w:val="00F71633"/>
    <w:rsid w:val="00F71966"/>
    <w:rsid w:val="00F72DAA"/>
    <w:rsid w:val="00F72FDC"/>
    <w:rsid w:val="00F73A2A"/>
    <w:rsid w:val="00F73CB6"/>
    <w:rsid w:val="00F741BB"/>
    <w:rsid w:val="00F741F7"/>
    <w:rsid w:val="00F7449D"/>
    <w:rsid w:val="00F74BB9"/>
    <w:rsid w:val="00F75DCA"/>
    <w:rsid w:val="00F76771"/>
    <w:rsid w:val="00F767C1"/>
    <w:rsid w:val="00F76ADC"/>
    <w:rsid w:val="00F77C47"/>
    <w:rsid w:val="00F803CB"/>
    <w:rsid w:val="00F811ED"/>
    <w:rsid w:val="00F814CE"/>
    <w:rsid w:val="00F8206B"/>
    <w:rsid w:val="00F8285A"/>
    <w:rsid w:val="00F82BD9"/>
    <w:rsid w:val="00F83E4E"/>
    <w:rsid w:val="00F843DD"/>
    <w:rsid w:val="00F846AB"/>
    <w:rsid w:val="00F84E43"/>
    <w:rsid w:val="00F850E2"/>
    <w:rsid w:val="00F8534A"/>
    <w:rsid w:val="00F855F5"/>
    <w:rsid w:val="00F85942"/>
    <w:rsid w:val="00F85D03"/>
    <w:rsid w:val="00F869AB"/>
    <w:rsid w:val="00F87B1A"/>
    <w:rsid w:val="00F905CF"/>
    <w:rsid w:val="00F90696"/>
    <w:rsid w:val="00F91BA8"/>
    <w:rsid w:val="00F92F2E"/>
    <w:rsid w:val="00F93C19"/>
    <w:rsid w:val="00F943AE"/>
    <w:rsid w:val="00F94510"/>
    <w:rsid w:val="00F94EF3"/>
    <w:rsid w:val="00F96051"/>
    <w:rsid w:val="00F96244"/>
    <w:rsid w:val="00F96327"/>
    <w:rsid w:val="00F963B9"/>
    <w:rsid w:val="00F96D0F"/>
    <w:rsid w:val="00F96E04"/>
    <w:rsid w:val="00F97EF6"/>
    <w:rsid w:val="00FA09E9"/>
    <w:rsid w:val="00FA295B"/>
    <w:rsid w:val="00FA31DA"/>
    <w:rsid w:val="00FA553C"/>
    <w:rsid w:val="00FA6150"/>
    <w:rsid w:val="00FB0B86"/>
    <w:rsid w:val="00FB2085"/>
    <w:rsid w:val="00FB368F"/>
    <w:rsid w:val="00FB3D19"/>
    <w:rsid w:val="00FB413F"/>
    <w:rsid w:val="00FB4AB5"/>
    <w:rsid w:val="00FB5B1C"/>
    <w:rsid w:val="00FB656F"/>
    <w:rsid w:val="00FB663B"/>
    <w:rsid w:val="00FB6658"/>
    <w:rsid w:val="00FB6C22"/>
    <w:rsid w:val="00FC06C4"/>
    <w:rsid w:val="00FC1C0D"/>
    <w:rsid w:val="00FC2239"/>
    <w:rsid w:val="00FC2AFE"/>
    <w:rsid w:val="00FC3C68"/>
    <w:rsid w:val="00FC3CD4"/>
    <w:rsid w:val="00FC4937"/>
    <w:rsid w:val="00FC4B61"/>
    <w:rsid w:val="00FC4FB5"/>
    <w:rsid w:val="00FC5468"/>
    <w:rsid w:val="00FC5A63"/>
    <w:rsid w:val="00FC6B43"/>
    <w:rsid w:val="00FD3411"/>
    <w:rsid w:val="00FD3B98"/>
    <w:rsid w:val="00FD529F"/>
    <w:rsid w:val="00FD6B51"/>
    <w:rsid w:val="00FD6BF9"/>
    <w:rsid w:val="00FD799B"/>
    <w:rsid w:val="00FE02C3"/>
    <w:rsid w:val="00FE099E"/>
    <w:rsid w:val="00FE2060"/>
    <w:rsid w:val="00FE2E7B"/>
    <w:rsid w:val="00FE3B51"/>
    <w:rsid w:val="00FE3E83"/>
    <w:rsid w:val="00FE587C"/>
    <w:rsid w:val="00FE59F2"/>
    <w:rsid w:val="00FE6BF4"/>
    <w:rsid w:val="00FE6DCD"/>
    <w:rsid w:val="00FE732E"/>
    <w:rsid w:val="00FF1A7C"/>
    <w:rsid w:val="00FF3339"/>
    <w:rsid w:val="00FF4517"/>
    <w:rsid w:val="00FF68C9"/>
    <w:rsid w:val="00FF6B98"/>
    <w:rsid w:val="00FF6FFC"/>
    <w:rsid w:val="00FF7172"/>
    <w:rsid w:val="00FF72B0"/>
    <w:rsid w:val="00FF75F2"/>
    <w:rsid w:val="00FF77BA"/>
    <w:rsid w:val="01055AA2"/>
    <w:rsid w:val="010E632F"/>
    <w:rsid w:val="010F4C0D"/>
    <w:rsid w:val="011792A7"/>
    <w:rsid w:val="015329D8"/>
    <w:rsid w:val="015D2BA6"/>
    <w:rsid w:val="0184A6EA"/>
    <w:rsid w:val="01916B37"/>
    <w:rsid w:val="01981E3C"/>
    <w:rsid w:val="01A3C833"/>
    <w:rsid w:val="01A6873A"/>
    <w:rsid w:val="01E49F9A"/>
    <w:rsid w:val="021FA766"/>
    <w:rsid w:val="0233792D"/>
    <w:rsid w:val="02744DB5"/>
    <w:rsid w:val="027D9EE2"/>
    <w:rsid w:val="028BD2D1"/>
    <w:rsid w:val="029CE261"/>
    <w:rsid w:val="02F31FDC"/>
    <w:rsid w:val="031DB4C4"/>
    <w:rsid w:val="03270C6F"/>
    <w:rsid w:val="03754750"/>
    <w:rsid w:val="038E50D3"/>
    <w:rsid w:val="0397B091"/>
    <w:rsid w:val="039E1E2C"/>
    <w:rsid w:val="03B2AECF"/>
    <w:rsid w:val="03B7EBF5"/>
    <w:rsid w:val="03C2DEEB"/>
    <w:rsid w:val="03E71F01"/>
    <w:rsid w:val="0400758A"/>
    <w:rsid w:val="0433067C"/>
    <w:rsid w:val="04691E3A"/>
    <w:rsid w:val="04994B9C"/>
    <w:rsid w:val="04AFA8C0"/>
    <w:rsid w:val="055C4FB2"/>
    <w:rsid w:val="057C2982"/>
    <w:rsid w:val="05963E5D"/>
    <w:rsid w:val="059900AF"/>
    <w:rsid w:val="05C9B351"/>
    <w:rsid w:val="05CF058E"/>
    <w:rsid w:val="05E2C99D"/>
    <w:rsid w:val="060FC71F"/>
    <w:rsid w:val="06144F13"/>
    <w:rsid w:val="0614C621"/>
    <w:rsid w:val="06179707"/>
    <w:rsid w:val="0642F51E"/>
    <w:rsid w:val="064789E1"/>
    <w:rsid w:val="065033E6"/>
    <w:rsid w:val="067D4E67"/>
    <w:rsid w:val="06F287E5"/>
    <w:rsid w:val="06F2BE7D"/>
    <w:rsid w:val="07038A12"/>
    <w:rsid w:val="07B16EF7"/>
    <w:rsid w:val="07B85B79"/>
    <w:rsid w:val="07E5CD95"/>
    <w:rsid w:val="07E6E2A8"/>
    <w:rsid w:val="07E8D5B1"/>
    <w:rsid w:val="07E95EC5"/>
    <w:rsid w:val="084568CE"/>
    <w:rsid w:val="085A3A12"/>
    <w:rsid w:val="088D2CDC"/>
    <w:rsid w:val="088FE509"/>
    <w:rsid w:val="08909752"/>
    <w:rsid w:val="08911E94"/>
    <w:rsid w:val="089D9D6A"/>
    <w:rsid w:val="08C9262F"/>
    <w:rsid w:val="08E46695"/>
    <w:rsid w:val="08F74539"/>
    <w:rsid w:val="09116E1D"/>
    <w:rsid w:val="091BFC39"/>
    <w:rsid w:val="091DDE61"/>
    <w:rsid w:val="092EBFF7"/>
    <w:rsid w:val="09629F3F"/>
    <w:rsid w:val="098A3288"/>
    <w:rsid w:val="09C810D2"/>
    <w:rsid w:val="09EC8B8D"/>
    <w:rsid w:val="0A00BBBC"/>
    <w:rsid w:val="0A02047F"/>
    <w:rsid w:val="0A0C66EA"/>
    <w:rsid w:val="0A5A83EF"/>
    <w:rsid w:val="0A623EA4"/>
    <w:rsid w:val="0A713ABB"/>
    <w:rsid w:val="0A902DAA"/>
    <w:rsid w:val="0A9F7ADE"/>
    <w:rsid w:val="0ABE3D79"/>
    <w:rsid w:val="0ABF2CC9"/>
    <w:rsid w:val="0AC9E76E"/>
    <w:rsid w:val="0ACB45A9"/>
    <w:rsid w:val="0B1071F4"/>
    <w:rsid w:val="0B18F733"/>
    <w:rsid w:val="0B2D31FA"/>
    <w:rsid w:val="0B3D5289"/>
    <w:rsid w:val="0B4A65A1"/>
    <w:rsid w:val="0B4BB5E9"/>
    <w:rsid w:val="0B69DCE5"/>
    <w:rsid w:val="0B7160B6"/>
    <w:rsid w:val="0B816765"/>
    <w:rsid w:val="0B8B4F0F"/>
    <w:rsid w:val="0BA37B4D"/>
    <w:rsid w:val="0BB84C91"/>
    <w:rsid w:val="0BBC16BB"/>
    <w:rsid w:val="0BC296FC"/>
    <w:rsid w:val="0BC29933"/>
    <w:rsid w:val="0BEC09CE"/>
    <w:rsid w:val="0BF8EAD7"/>
    <w:rsid w:val="0C141F6F"/>
    <w:rsid w:val="0C2A4102"/>
    <w:rsid w:val="0C3F4DC9"/>
    <w:rsid w:val="0C58D316"/>
    <w:rsid w:val="0C62F294"/>
    <w:rsid w:val="0C6AF51A"/>
    <w:rsid w:val="0C810C77"/>
    <w:rsid w:val="0CA3BE52"/>
    <w:rsid w:val="0CA51C8D"/>
    <w:rsid w:val="0CA672F0"/>
    <w:rsid w:val="0CB01BF6"/>
    <w:rsid w:val="0CCA5886"/>
    <w:rsid w:val="0CDDFA9C"/>
    <w:rsid w:val="0CE7AEC8"/>
    <w:rsid w:val="0CF1DC90"/>
    <w:rsid w:val="0CFF9C64"/>
    <w:rsid w:val="0D141F2C"/>
    <w:rsid w:val="0D34B8A6"/>
    <w:rsid w:val="0D3ADF02"/>
    <w:rsid w:val="0D638FD1"/>
    <w:rsid w:val="0D842BD6"/>
    <w:rsid w:val="0DAB24E0"/>
    <w:rsid w:val="0DAEC7D5"/>
    <w:rsid w:val="0DB04FD4"/>
    <w:rsid w:val="0E1924AD"/>
    <w:rsid w:val="0E651C92"/>
    <w:rsid w:val="0E8C35FD"/>
    <w:rsid w:val="0EA583C3"/>
    <w:rsid w:val="0ECCA2C4"/>
    <w:rsid w:val="0F0631CA"/>
    <w:rsid w:val="0F1551A4"/>
    <w:rsid w:val="0F1CB2ED"/>
    <w:rsid w:val="0F339556"/>
    <w:rsid w:val="0F5A5C17"/>
    <w:rsid w:val="0F5B55FF"/>
    <w:rsid w:val="0F6685AE"/>
    <w:rsid w:val="0F6EF6C3"/>
    <w:rsid w:val="0F8A26B8"/>
    <w:rsid w:val="0FD00CF7"/>
    <w:rsid w:val="0FD42AEE"/>
    <w:rsid w:val="0FDA0336"/>
    <w:rsid w:val="0FE3EEEB"/>
    <w:rsid w:val="0FE4E072"/>
    <w:rsid w:val="10036468"/>
    <w:rsid w:val="1012415F"/>
    <w:rsid w:val="101ECBCE"/>
    <w:rsid w:val="102CC31A"/>
    <w:rsid w:val="107BF4CD"/>
    <w:rsid w:val="10B72514"/>
    <w:rsid w:val="10C068AB"/>
    <w:rsid w:val="1102560F"/>
    <w:rsid w:val="114367CA"/>
    <w:rsid w:val="1148491D"/>
    <w:rsid w:val="1149623A"/>
    <w:rsid w:val="11697714"/>
    <w:rsid w:val="118E55F1"/>
    <w:rsid w:val="1190B74E"/>
    <w:rsid w:val="119B40C7"/>
    <w:rsid w:val="11CF27CD"/>
    <w:rsid w:val="11D9030D"/>
    <w:rsid w:val="1200A1E5"/>
    <w:rsid w:val="12187F89"/>
    <w:rsid w:val="12286544"/>
    <w:rsid w:val="1242EC19"/>
    <w:rsid w:val="1264EBB1"/>
    <w:rsid w:val="12D5F572"/>
    <w:rsid w:val="13040C18"/>
    <w:rsid w:val="1357DFFE"/>
    <w:rsid w:val="13676B34"/>
    <w:rsid w:val="138F3B34"/>
    <w:rsid w:val="13C0BCAB"/>
    <w:rsid w:val="13C35417"/>
    <w:rsid w:val="13C36819"/>
    <w:rsid w:val="13F5959E"/>
    <w:rsid w:val="13FF188B"/>
    <w:rsid w:val="142205A2"/>
    <w:rsid w:val="142768B0"/>
    <w:rsid w:val="1445B387"/>
    <w:rsid w:val="147382DC"/>
    <w:rsid w:val="147559B5"/>
    <w:rsid w:val="147AB895"/>
    <w:rsid w:val="1487C83E"/>
    <w:rsid w:val="1490D91E"/>
    <w:rsid w:val="1498D044"/>
    <w:rsid w:val="149B06E6"/>
    <w:rsid w:val="14A0EE64"/>
    <w:rsid w:val="14AD09F9"/>
    <w:rsid w:val="14AE59DB"/>
    <w:rsid w:val="1531B6E2"/>
    <w:rsid w:val="15B759D6"/>
    <w:rsid w:val="15BBF931"/>
    <w:rsid w:val="15D418A0"/>
    <w:rsid w:val="15D584F9"/>
    <w:rsid w:val="15F2096C"/>
    <w:rsid w:val="1618DCBE"/>
    <w:rsid w:val="161D3415"/>
    <w:rsid w:val="1620CA2D"/>
    <w:rsid w:val="162CBEB2"/>
    <w:rsid w:val="16356053"/>
    <w:rsid w:val="168EE948"/>
    <w:rsid w:val="16A8C981"/>
    <w:rsid w:val="16D14E94"/>
    <w:rsid w:val="16D900E6"/>
    <w:rsid w:val="1733116E"/>
    <w:rsid w:val="1743D0C0"/>
    <w:rsid w:val="174D5C8C"/>
    <w:rsid w:val="177424AA"/>
    <w:rsid w:val="178D1941"/>
    <w:rsid w:val="178E0AC8"/>
    <w:rsid w:val="17D25BCC"/>
    <w:rsid w:val="17DED24E"/>
    <w:rsid w:val="17EE5D84"/>
    <w:rsid w:val="18139DC6"/>
    <w:rsid w:val="181FDD36"/>
    <w:rsid w:val="182F4315"/>
    <w:rsid w:val="184CE177"/>
    <w:rsid w:val="1856DF32"/>
    <w:rsid w:val="18614F50"/>
    <w:rsid w:val="186E5C3F"/>
    <w:rsid w:val="1871EBCC"/>
    <w:rsid w:val="18953E39"/>
    <w:rsid w:val="18A6A04B"/>
    <w:rsid w:val="18D2110A"/>
    <w:rsid w:val="18D772AD"/>
    <w:rsid w:val="18E15EE0"/>
    <w:rsid w:val="18E830CE"/>
    <w:rsid w:val="19082D8D"/>
    <w:rsid w:val="190E21DA"/>
    <w:rsid w:val="19D1EF12"/>
    <w:rsid w:val="1A12B0A3"/>
    <w:rsid w:val="1A675A68"/>
    <w:rsid w:val="1AAA89B3"/>
    <w:rsid w:val="1B0451E6"/>
    <w:rsid w:val="1B25CDAC"/>
    <w:rsid w:val="1B875094"/>
    <w:rsid w:val="1B975B3F"/>
    <w:rsid w:val="1BD93FEA"/>
    <w:rsid w:val="1BE0E22F"/>
    <w:rsid w:val="1C1E3252"/>
    <w:rsid w:val="1C1E840B"/>
    <w:rsid w:val="1C3D7A90"/>
    <w:rsid w:val="1C4CB308"/>
    <w:rsid w:val="1C4EBCB8"/>
    <w:rsid w:val="1C933D8E"/>
    <w:rsid w:val="1CC89AB6"/>
    <w:rsid w:val="1D0D47FC"/>
    <w:rsid w:val="1D2E2FB6"/>
    <w:rsid w:val="1D36BF82"/>
    <w:rsid w:val="1D79EA33"/>
    <w:rsid w:val="1DAC1E86"/>
    <w:rsid w:val="1DC101F0"/>
    <w:rsid w:val="1DCA28CC"/>
    <w:rsid w:val="1DCB1930"/>
    <w:rsid w:val="1DD3B266"/>
    <w:rsid w:val="1E0A8B11"/>
    <w:rsid w:val="1E3A2AAC"/>
    <w:rsid w:val="1E4219F0"/>
    <w:rsid w:val="1E5966C9"/>
    <w:rsid w:val="1EB78440"/>
    <w:rsid w:val="1EC66137"/>
    <w:rsid w:val="1EDE679A"/>
    <w:rsid w:val="1EF7D7FC"/>
    <w:rsid w:val="1F187A02"/>
    <w:rsid w:val="1F4D0281"/>
    <w:rsid w:val="1F672D71"/>
    <w:rsid w:val="1F67622F"/>
    <w:rsid w:val="1F6A2F4E"/>
    <w:rsid w:val="1F84E0C0"/>
    <w:rsid w:val="1F945FB1"/>
    <w:rsid w:val="1F94C68F"/>
    <w:rsid w:val="1FD1CEBC"/>
    <w:rsid w:val="1FE20415"/>
    <w:rsid w:val="1FFA12B5"/>
    <w:rsid w:val="2009881F"/>
    <w:rsid w:val="20422F96"/>
    <w:rsid w:val="204C6435"/>
    <w:rsid w:val="2055D323"/>
    <w:rsid w:val="2057440E"/>
    <w:rsid w:val="20742C20"/>
    <w:rsid w:val="209D371C"/>
    <w:rsid w:val="20A82FA5"/>
    <w:rsid w:val="20D3A558"/>
    <w:rsid w:val="20F4EE4D"/>
    <w:rsid w:val="2125DB0F"/>
    <w:rsid w:val="213267F0"/>
    <w:rsid w:val="2141D5DC"/>
    <w:rsid w:val="214770A8"/>
    <w:rsid w:val="2166AEB1"/>
    <w:rsid w:val="216B754A"/>
    <w:rsid w:val="21B67D29"/>
    <w:rsid w:val="21C832D5"/>
    <w:rsid w:val="21F3146F"/>
    <w:rsid w:val="22062EBD"/>
    <w:rsid w:val="220A242F"/>
    <w:rsid w:val="222D9C99"/>
    <w:rsid w:val="2232F96E"/>
    <w:rsid w:val="2285D7CC"/>
    <w:rsid w:val="2297FCB9"/>
    <w:rsid w:val="22A2C197"/>
    <w:rsid w:val="22A2CC2F"/>
    <w:rsid w:val="22A462C0"/>
    <w:rsid w:val="232DFA6F"/>
    <w:rsid w:val="233E7690"/>
    <w:rsid w:val="238A0C85"/>
    <w:rsid w:val="23AA8321"/>
    <w:rsid w:val="23AB8474"/>
    <w:rsid w:val="23D0C3CC"/>
    <w:rsid w:val="23D59559"/>
    <w:rsid w:val="23D753C2"/>
    <w:rsid w:val="2417ED6A"/>
    <w:rsid w:val="247211E0"/>
    <w:rsid w:val="24D28D02"/>
    <w:rsid w:val="24EA3443"/>
    <w:rsid w:val="2517BD20"/>
    <w:rsid w:val="254EDACD"/>
    <w:rsid w:val="25845A05"/>
    <w:rsid w:val="25B6B45C"/>
    <w:rsid w:val="26116861"/>
    <w:rsid w:val="261C184A"/>
    <w:rsid w:val="26264864"/>
    <w:rsid w:val="26342B87"/>
    <w:rsid w:val="263B0627"/>
    <w:rsid w:val="2641D599"/>
    <w:rsid w:val="265CF8BD"/>
    <w:rsid w:val="266F8B8D"/>
    <w:rsid w:val="2677901B"/>
    <w:rsid w:val="26944EE5"/>
    <w:rsid w:val="269694C2"/>
    <w:rsid w:val="26A51A7A"/>
    <w:rsid w:val="26B03792"/>
    <w:rsid w:val="26C68592"/>
    <w:rsid w:val="26E066DA"/>
    <w:rsid w:val="27108C85"/>
    <w:rsid w:val="2752C229"/>
    <w:rsid w:val="275B08C0"/>
    <w:rsid w:val="2768C121"/>
    <w:rsid w:val="2797B918"/>
    <w:rsid w:val="27B44511"/>
    <w:rsid w:val="27C87540"/>
    <w:rsid w:val="2801BEC7"/>
    <w:rsid w:val="280E684E"/>
    <w:rsid w:val="28223D73"/>
    <w:rsid w:val="2885FD94"/>
    <w:rsid w:val="288F0CB1"/>
    <w:rsid w:val="28CBF7AE"/>
    <w:rsid w:val="28DFB35C"/>
    <w:rsid w:val="28EFFA9D"/>
    <w:rsid w:val="290DCA02"/>
    <w:rsid w:val="294A075D"/>
    <w:rsid w:val="29790C4A"/>
    <w:rsid w:val="29858B23"/>
    <w:rsid w:val="29950B25"/>
    <w:rsid w:val="29999FE8"/>
    <w:rsid w:val="29BBBD08"/>
    <w:rsid w:val="2A416552"/>
    <w:rsid w:val="2A449DEC"/>
    <w:rsid w:val="2A44D484"/>
    <w:rsid w:val="2A562F9F"/>
    <w:rsid w:val="2A7D40C6"/>
    <w:rsid w:val="2A9A93C3"/>
    <w:rsid w:val="2AB72D85"/>
    <w:rsid w:val="2ABAE1A7"/>
    <w:rsid w:val="2AF8304F"/>
    <w:rsid w:val="2B1EA9C1"/>
    <w:rsid w:val="2B3B74CC"/>
    <w:rsid w:val="2BAC5019"/>
    <w:rsid w:val="2BBE4BDA"/>
    <w:rsid w:val="2BC561AF"/>
    <w:rsid w:val="2BDF42E3"/>
    <w:rsid w:val="2C0AFD7E"/>
    <w:rsid w:val="2C27D821"/>
    <w:rsid w:val="2C367C9C"/>
    <w:rsid w:val="2C3DC251"/>
    <w:rsid w:val="2C421AB2"/>
    <w:rsid w:val="2C5C747F"/>
    <w:rsid w:val="2C7C6512"/>
    <w:rsid w:val="2C8BB243"/>
    <w:rsid w:val="2C94AF4E"/>
    <w:rsid w:val="2CAFBA4C"/>
    <w:rsid w:val="2CCB6D06"/>
    <w:rsid w:val="2CD5D8D4"/>
    <w:rsid w:val="2CFD9181"/>
    <w:rsid w:val="2D13DE32"/>
    <w:rsid w:val="2D1A26D9"/>
    <w:rsid w:val="2D2C0B75"/>
    <w:rsid w:val="2D35C716"/>
    <w:rsid w:val="2D47B274"/>
    <w:rsid w:val="2E1142D0"/>
    <w:rsid w:val="2E1BFD75"/>
    <w:rsid w:val="2E52A48B"/>
    <w:rsid w:val="2E6287FB"/>
    <w:rsid w:val="2E77BC56"/>
    <w:rsid w:val="2E899130"/>
    <w:rsid w:val="2EACF7C9"/>
    <w:rsid w:val="2EF59154"/>
    <w:rsid w:val="2EF88DBE"/>
    <w:rsid w:val="2F1A63E7"/>
    <w:rsid w:val="2F2ACFC9"/>
    <w:rsid w:val="2F68F35A"/>
    <w:rsid w:val="2F8670DA"/>
    <w:rsid w:val="2FCEFA6F"/>
    <w:rsid w:val="303010A3"/>
    <w:rsid w:val="3044E41E"/>
    <w:rsid w:val="3058F218"/>
    <w:rsid w:val="308CCE2E"/>
    <w:rsid w:val="30C32494"/>
    <w:rsid w:val="314B7443"/>
    <w:rsid w:val="315FA7AB"/>
    <w:rsid w:val="316B3AB4"/>
    <w:rsid w:val="31983836"/>
    <w:rsid w:val="31995515"/>
    <w:rsid w:val="31A9BA31"/>
    <w:rsid w:val="31C4FB30"/>
    <w:rsid w:val="31CF2FCF"/>
    <w:rsid w:val="31DA277E"/>
    <w:rsid w:val="31DE4C04"/>
    <w:rsid w:val="31E7A3AF"/>
    <w:rsid w:val="31EAA019"/>
    <w:rsid w:val="31EBB130"/>
    <w:rsid w:val="31EDFEDA"/>
    <w:rsid w:val="31F64571"/>
    <w:rsid w:val="321EB8CB"/>
    <w:rsid w:val="325847D1"/>
    <w:rsid w:val="327A1DFC"/>
    <w:rsid w:val="3285CFAC"/>
    <w:rsid w:val="32C10CCA"/>
    <w:rsid w:val="32DC3CBF"/>
    <w:rsid w:val="332D11CF"/>
    <w:rsid w:val="3336F679"/>
    <w:rsid w:val="33411955"/>
    <w:rsid w:val="336AE562"/>
    <w:rsid w:val="33836AB1"/>
    <w:rsid w:val="3386E05E"/>
    <w:rsid w:val="33948C60"/>
    <w:rsid w:val="33C30058"/>
    <w:rsid w:val="3416EA1D"/>
    <w:rsid w:val="341A14FB"/>
    <w:rsid w:val="341A7A1D"/>
    <w:rsid w:val="3441B645"/>
    <w:rsid w:val="349A5F24"/>
    <w:rsid w:val="349BA452"/>
    <w:rsid w:val="34BB8D1B"/>
    <w:rsid w:val="34D9B60A"/>
    <w:rsid w:val="34E9AA52"/>
    <w:rsid w:val="34F5D56E"/>
    <w:rsid w:val="350980AB"/>
    <w:rsid w:val="351DDA4C"/>
    <w:rsid w:val="3560B742"/>
    <w:rsid w:val="356B2BCC"/>
    <w:rsid w:val="3577DD0A"/>
    <w:rsid w:val="357A7FD7"/>
    <w:rsid w:val="35B31F25"/>
    <w:rsid w:val="35D6FB56"/>
    <w:rsid w:val="36458E47"/>
    <w:rsid w:val="3656221F"/>
    <w:rsid w:val="36B6BFF0"/>
    <w:rsid w:val="36E408B6"/>
    <w:rsid w:val="36F42B34"/>
    <w:rsid w:val="3708E982"/>
    <w:rsid w:val="3723EDC8"/>
    <w:rsid w:val="37370B11"/>
    <w:rsid w:val="373A8E26"/>
    <w:rsid w:val="37499E3A"/>
    <w:rsid w:val="3797C98E"/>
    <w:rsid w:val="37E2EF25"/>
    <w:rsid w:val="37ED1CED"/>
    <w:rsid w:val="3837C889"/>
    <w:rsid w:val="384ABE94"/>
    <w:rsid w:val="38922464"/>
    <w:rsid w:val="3894884B"/>
    <w:rsid w:val="38DE9EA3"/>
    <w:rsid w:val="390A8806"/>
    <w:rsid w:val="3916A7CA"/>
    <w:rsid w:val="39262EA7"/>
    <w:rsid w:val="39279B00"/>
    <w:rsid w:val="395FBDAD"/>
    <w:rsid w:val="397ED4B9"/>
    <w:rsid w:val="39C7E321"/>
    <w:rsid w:val="39F81269"/>
    <w:rsid w:val="3A21AD8B"/>
    <w:rsid w:val="3A6B9112"/>
    <w:rsid w:val="3A736698"/>
    <w:rsid w:val="3AE020CF"/>
    <w:rsid w:val="3AECAB79"/>
    <w:rsid w:val="3AF46883"/>
    <w:rsid w:val="3B196A56"/>
    <w:rsid w:val="3B30E855"/>
    <w:rsid w:val="3B40738B"/>
    <w:rsid w:val="3B49D349"/>
    <w:rsid w:val="3B645592"/>
    <w:rsid w:val="3B8E17EF"/>
    <w:rsid w:val="3BC07246"/>
    <w:rsid w:val="3BC85ADD"/>
    <w:rsid w:val="3BD49CAB"/>
    <w:rsid w:val="3BDEC36E"/>
    <w:rsid w:val="3BE75440"/>
    <w:rsid w:val="3BFC9A61"/>
    <w:rsid w:val="3C242711"/>
    <w:rsid w:val="3CEB7F26"/>
    <w:rsid w:val="3CF7A1F0"/>
    <w:rsid w:val="3D28B4A0"/>
    <w:rsid w:val="3D5A3269"/>
    <w:rsid w:val="3D96C32E"/>
    <w:rsid w:val="3D9BA9F0"/>
    <w:rsid w:val="3DAF3816"/>
    <w:rsid w:val="3DBEAAA9"/>
    <w:rsid w:val="3E0B7CB1"/>
    <w:rsid w:val="3E33B612"/>
    <w:rsid w:val="3EB392D1"/>
    <w:rsid w:val="3EE97146"/>
    <w:rsid w:val="3F34094D"/>
    <w:rsid w:val="3F47B909"/>
    <w:rsid w:val="3F9EC90F"/>
    <w:rsid w:val="3FA35DD2"/>
    <w:rsid w:val="3FC765DB"/>
    <w:rsid w:val="3FD0C599"/>
    <w:rsid w:val="3FE55395"/>
    <w:rsid w:val="4012945F"/>
    <w:rsid w:val="402E9648"/>
    <w:rsid w:val="405BD807"/>
    <w:rsid w:val="40698BCB"/>
    <w:rsid w:val="406AFFBE"/>
    <w:rsid w:val="408474D3"/>
    <w:rsid w:val="40BA6737"/>
    <w:rsid w:val="40CC003A"/>
    <w:rsid w:val="41187472"/>
    <w:rsid w:val="4135DFF9"/>
    <w:rsid w:val="413CD053"/>
    <w:rsid w:val="414A0DDF"/>
    <w:rsid w:val="41578B0B"/>
    <w:rsid w:val="415CA118"/>
    <w:rsid w:val="41A2275B"/>
    <w:rsid w:val="41B60E03"/>
    <w:rsid w:val="41D52262"/>
    <w:rsid w:val="41DAE196"/>
    <w:rsid w:val="41EBB8FA"/>
    <w:rsid w:val="41F91E26"/>
    <w:rsid w:val="4210394D"/>
    <w:rsid w:val="42280274"/>
    <w:rsid w:val="4228FA64"/>
    <w:rsid w:val="42356AAE"/>
    <w:rsid w:val="423E6686"/>
    <w:rsid w:val="426D2D70"/>
    <w:rsid w:val="427AC5C3"/>
    <w:rsid w:val="42926F01"/>
    <w:rsid w:val="42B97836"/>
    <w:rsid w:val="4323E4C3"/>
    <w:rsid w:val="43376513"/>
    <w:rsid w:val="434C1389"/>
    <w:rsid w:val="4351705E"/>
    <w:rsid w:val="435B9E26"/>
    <w:rsid w:val="435C8FAD"/>
    <w:rsid w:val="435EE1F7"/>
    <w:rsid w:val="43861C28"/>
    <w:rsid w:val="439B3A8F"/>
    <w:rsid w:val="43EC019B"/>
    <w:rsid w:val="43F1C98D"/>
    <w:rsid w:val="441B00BA"/>
    <w:rsid w:val="4425BB5F"/>
    <w:rsid w:val="4437844F"/>
    <w:rsid w:val="44378EEA"/>
    <w:rsid w:val="4477F116"/>
    <w:rsid w:val="4482EB9C"/>
    <w:rsid w:val="4483C0C4"/>
    <w:rsid w:val="44878816"/>
    <w:rsid w:val="44A63992"/>
    <w:rsid w:val="450DF100"/>
    <w:rsid w:val="4554BEC8"/>
    <w:rsid w:val="4587E82A"/>
    <w:rsid w:val="45902EC4"/>
    <w:rsid w:val="4593C16A"/>
    <w:rsid w:val="459B21BA"/>
    <w:rsid w:val="45E1E7D1"/>
    <w:rsid w:val="45FC6834"/>
    <w:rsid w:val="466FF31D"/>
    <w:rsid w:val="468657F8"/>
    <w:rsid w:val="46908C97"/>
    <w:rsid w:val="46C97069"/>
    <w:rsid w:val="46D2D6CB"/>
    <w:rsid w:val="46E55204"/>
    <w:rsid w:val="4755D579"/>
    <w:rsid w:val="4786C23B"/>
    <w:rsid w:val="47977BB1"/>
    <w:rsid w:val="479E1039"/>
    <w:rsid w:val="47C085DE"/>
    <w:rsid w:val="47FE0230"/>
    <w:rsid w:val="48091ED6"/>
    <w:rsid w:val="48107F7F"/>
    <w:rsid w:val="482876B5"/>
    <w:rsid w:val="487F9406"/>
    <w:rsid w:val="48D3FA2C"/>
    <w:rsid w:val="48E5FAA9"/>
    <w:rsid w:val="48FABD8E"/>
    <w:rsid w:val="493FC2DC"/>
    <w:rsid w:val="495F3859"/>
    <w:rsid w:val="49656FEE"/>
    <w:rsid w:val="49829EF2"/>
    <w:rsid w:val="4994E350"/>
    <w:rsid w:val="49C6DFD4"/>
    <w:rsid w:val="49EA542C"/>
    <w:rsid w:val="4A3A20F0"/>
    <w:rsid w:val="4A3F5702"/>
    <w:rsid w:val="4A3FFA0D"/>
    <w:rsid w:val="4A47E7D4"/>
    <w:rsid w:val="4A589B69"/>
    <w:rsid w:val="4A62A28C"/>
    <w:rsid w:val="4A758D04"/>
    <w:rsid w:val="4AC67F39"/>
    <w:rsid w:val="4AF714B8"/>
    <w:rsid w:val="4B11DF0B"/>
    <w:rsid w:val="4B17A413"/>
    <w:rsid w:val="4B1A8B47"/>
    <w:rsid w:val="4B5E479C"/>
    <w:rsid w:val="4B5FDC42"/>
    <w:rsid w:val="4B9BC251"/>
    <w:rsid w:val="4B9DF6E6"/>
    <w:rsid w:val="4BB19A2B"/>
    <w:rsid w:val="4BE53699"/>
    <w:rsid w:val="4BE54A90"/>
    <w:rsid w:val="4C2FBA5E"/>
    <w:rsid w:val="4C31C963"/>
    <w:rsid w:val="4C3A8173"/>
    <w:rsid w:val="4C5FE009"/>
    <w:rsid w:val="4C9AA259"/>
    <w:rsid w:val="4CB9D324"/>
    <w:rsid w:val="4CDC68BE"/>
    <w:rsid w:val="4CEBB5EF"/>
    <w:rsid w:val="4D0240B9"/>
    <w:rsid w:val="4D444C10"/>
    <w:rsid w:val="4D582E80"/>
    <w:rsid w:val="4D6F5E1F"/>
    <w:rsid w:val="4D781B80"/>
    <w:rsid w:val="4D96EA8B"/>
    <w:rsid w:val="4D971928"/>
    <w:rsid w:val="4DAE8BA0"/>
    <w:rsid w:val="4E51EE9D"/>
    <w:rsid w:val="4E6F7C56"/>
    <w:rsid w:val="4E7DD8C8"/>
    <w:rsid w:val="4E8D8AD3"/>
    <w:rsid w:val="4EBFF197"/>
    <w:rsid w:val="4EDEE244"/>
    <w:rsid w:val="4F1F21BF"/>
    <w:rsid w:val="4F217F03"/>
    <w:rsid w:val="4F3158EA"/>
    <w:rsid w:val="4F3AC372"/>
    <w:rsid w:val="4F417643"/>
    <w:rsid w:val="4F57E6B1"/>
    <w:rsid w:val="4FE6724F"/>
    <w:rsid w:val="4FF0594C"/>
    <w:rsid w:val="5001D053"/>
    <w:rsid w:val="5021B7DC"/>
    <w:rsid w:val="506C3CE0"/>
    <w:rsid w:val="5088FCE6"/>
    <w:rsid w:val="50B8BBB3"/>
    <w:rsid w:val="50BF3381"/>
    <w:rsid w:val="50FEAFFD"/>
    <w:rsid w:val="50FFAC1C"/>
    <w:rsid w:val="513AA63F"/>
    <w:rsid w:val="516F71B7"/>
    <w:rsid w:val="51788FBD"/>
    <w:rsid w:val="51ACA71D"/>
    <w:rsid w:val="51BD2341"/>
    <w:rsid w:val="51C9D25D"/>
    <w:rsid w:val="51D9ECF2"/>
    <w:rsid w:val="51DBA737"/>
    <w:rsid w:val="522F7B1D"/>
    <w:rsid w:val="5253D33D"/>
    <w:rsid w:val="525C789F"/>
    <w:rsid w:val="5264017E"/>
    <w:rsid w:val="5266C541"/>
    <w:rsid w:val="526B1A61"/>
    <w:rsid w:val="526D70B7"/>
    <w:rsid w:val="52BB0961"/>
    <w:rsid w:val="536070EB"/>
    <w:rsid w:val="536E8494"/>
    <w:rsid w:val="53B145DC"/>
    <w:rsid w:val="53B20557"/>
    <w:rsid w:val="53B84B3A"/>
    <w:rsid w:val="53D8E4B4"/>
    <w:rsid w:val="543D73FC"/>
    <w:rsid w:val="54A695B6"/>
    <w:rsid w:val="54F1202B"/>
    <w:rsid w:val="553022CD"/>
    <w:rsid w:val="557A57FC"/>
    <w:rsid w:val="559FADB7"/>
    <w:rsid w:val="55AD1BBC"/>
    <w:rsid w:val="55AE7B46"/>
    <w:rsid w:val="55F69963"/>
    <w:rsid w:val="55FE8825"/>
    <w:rsid w:val="561C5249"/>
    <w:rsid w:val="562D8D03"/>
    <w:rsid w:val="566635B7"/>
    <w:rsid w:val="56691BED"/>
    <w:rsid w:val="56880C9A"/>
    <w:rsid w:val="5691D7F5"/>
    <w:rsid w:val="569B43FD"/>
    <w:rsid w:val="569CDDDE"/>
    <w:rsid w:val="56B66D6D"/>
    <w:rsid w:val="56C2DBB3"/>
    <w:rsid w:val="56C42521"/>
    <w:rsid w:val="56CAF70F"/>
    <w:rsid w:val="56CEFF8E"/>
    <w:rsid w:val="56D74E01"/>
    <w:rsid w:val="56DA912A"/>
    <w:rsid w:val="56DE48A2"/>
    <w:rsid w:val="56EAF3CE"/>
    <w:rsid w:val="5722325C"/>
    <w:rsid w:val="57719A9C"/>
    <w:rsid w:val="5784BBFE"/>
    <w:rsid w:val="57ADF713"/>
    <w:rsid w:val="57EC752B"/>
    <w:rsid w:val="5802DC10"/>
    <w:rsid w:val="58135831"/>
    <w:rsid w:val="584F5AE3"/>
    <w:rsid w:val="585B96B2"/>
    <w:rsid w:val="585F7720"/>
    <w:rsid w:val="5888EB56"/>
    <w:rsid w:val="58C2E599"/>
    <w:rsid w:val="5920007A"/>
    <w:rsid w:val="592DA2AD"/>
    <w:rsid w:val="597B1EDB"/>
    <w:rsid w:val="59A83826"/>
    <w:rsid w:val="59B12A17"/>
    <w:rsid w:val="59D1BFC9"/>
    <w:rsid w:val="59F2AF85"/>
    <w:rsid w:val="5A350C29"/>
    <w:rsid w:val="5A50C23E"/>
    <w:rsid w:val="5A7EE31A"/>
    <w:rsid w:val="5AAFF77C"/>
    <w:rsid w:val="5AC7493B"/>
    <w:rsid w:val="5ADE8786"/>
    <w:rsid w:val="5AE9DF95"/>
    <w:rsid w:val="5B2ADDD8"/>
    <w:rsid w:val="5B99ECAE"/>
    <w:rsid w:val="5BA1A763"/>
    <w:rsid w:val="5BAF542E"/>
    <w:rsid w:val="5BBE64F1"/>
    <w:rsid w:val="5C79B107"/>
    <w:rsid w:val="5C85C0DF"/>
    <w:rsid w:val="5CCC7182"/>
    <w:rsid w:val="5CF19B01"/>
    <w:rsid w:val="5CFD3A5E"/>
    <w:rsid w:val="5D2BA934"/>
    <w:rsid w:val="5D3697C7"/>
    <w:rsid w:val="5D4A2870"/>
    <w:rsid w:val="5D53882E"/>
    <w:rsid w:val="5D892B12"/>
    <w:rsid w:val="5DC4CA56"/>
    <w:rsid w:val="5E0113D0"/>
    <w:rsid w:val="5E298A9A"/>
    <w:rsid w:val="5E69ECC6"/>
    <w:rsid w:val="5ECCC761"/>
    <w:rsid w:val="5F2225E0"/>
    <w:rsid w:val="5F2867C1"/>
    <w:rsid w:val="5F4ACC59"/>
    <w:rsid w:val="5F7A0C4B"/>
    <w:rsid w:val="5F824CDD"/>
    <w:rsid w:val="5F9C2B5A"/>
    <w:rsid w:val="5FCB5F7E"/>
    <w:rsid w:val="600D0151"/>
    <w:rsid w:val="603C3ACB"/>
    <w:rsid w:val="60429891"/>
    <w:rsid w:val="60451B11"/>
    <w:rsid w:val="6049B7F7"/>
    <w:rsid w:val="6058CF76"/>
    <w:rsid w:val="606C6076"/>
    <w:rsid w:val="6088C365"/>
    <w:rsid w:val="608E99F4"/>
    <w:rsid w:val="608FC70F"/>
    <w:rsid w:val="609DC665"/>
    <w:rsid w:val="60B6DCB1"/>
    <w:rsid w:val="6100A357"/>
    <w:rsid w:val="6127BAF4"/>
    <w:rsid w:val="612BC67A"/>
    <w:rsid w:val="612C2C71"/>
    <w:rsid w:val="615D92B8"/>
    <w:rsid w:val="616633C0"/>
    <w:rsid w:val="6167E361"/>
    <w:rsid w:val="616C3341"/>
    <w:rsid w:val="6170B001"/>
    <w:rsid w:val="6185CC19"/>
    <w:rsid w:val="61A87DF4"/>
    <w:rsid w:val="61AD2F11"/>
    <w:rsid w:val="61B4851C"/>
    <w:rsid w:val="61BFA3B9"/>
    <w:rsid w:val="61D3E7DF"/>
    <w:rsid w:val="61ED2DFA"/>
    <w:rsid w:val="61FF486E"/>
    <w:rsid w:val="6211646A"/>
    <w:rsid w:val="623B874D"/>
    <w:rsid w:val="62442855"/>
    <w:rsid w:val="624C6EEF"/>
    <w:rsid w:val="62560428"/>
    <w:rsid w:val="625921D2"/>
    <w:rsid w:val="628C373F"/>
    <w:rsid w:val="62BDB117"/>
    <w:rsid w:val="62D8720D"/>
    <w:rsid w:val="62D89274"/>
    <w:rsid w:val="62FE1DDE"/>
    <w:rsid w:val="634CC8F9"/>
    <w:rsid w:val="63A3CB3F"/>
    <w:rsid w:val="63AC1735"/>
    <w:rsid w:val="63BBA1D2"/>
    <w:rsid w:val="63BFF5B9"/>
    <w:rsid w:val="63DE718C"/>
    <w:rsid w:val="63F12357"/>
    <w:rsid w:val="640C7D3E"/>
    <w:rsid w:val="6431D633"/>
    <w:rsid w:val="643BF773"/>
    <w:rsid w:val="6441B9A3"/>
    <w:rsid w:val="64963BCC"/>
    <w:rsid w:val="64A9A112"/>
    <w:rsid w:val="64BA9FB9"/>
    <w:rsid w:val="64DC3FAC"/>
    <w:rsid w:val="64E481A3"/>
    <w:rsid w:val="64E645FE"/>
    <w:rsid w:val="64E8A02E"/>
    <w:rsid w:val="6508240A"/>
    <w:rsid w:val="65149843"/>
    <w:rsid w:val="6514FE2B"/>
    <w:rsid w:val="653E814A"/>
    <w:rsid w:val="654B342D"/>
    <w:rsid w:val="65771027"/>
    <w:rsid w:val="6582C5F0"/>
    <w:rsid w:val="6586C1FF"/>
    <w:rsid w:val="65E51321"/>
    <w:rsid w:val="65EC72B8"/>
    <w:rsid w:val="660B8E3D"/>
    <w:rsid w:val="664A54AF"/>
    <w:rsid w:val="6675FACA"/>
    <w:rsid w:val="668B13C7"/>
    <w:rsid w:val="66AFEE77"/>
    <w:rsid w:val="66B0F7FE"/>
    <w:rsid w:val="66C27712"/>
    <w:rsid w:val="66D33F2E"/>
    <w:rsid w:val="66F60329"/>
    <w:rsid w:val="6710289C"/>
    <w:rsid w:val="6740E96F"/>
    <w:rsid w:val="676D16C1"/>
    <w:rsid w:val="67A1734D"/>
    <w:rsid w:val="67BC3E94"/>
    <w:rsid w:val="67BE5BEC"/>
    <w:rsid w:val="67C6E12B"/>
    <w:rsid w:val="67D7F9A9"/>
    <w:rsid w:val="67F84F99"/>
    <w:rsid w:val="680CE10A"/>
    <w:rsid w:val="682F515D"/>
    <w:rsid w:val="68393907"/>
    <w:rsid w:val="685461AF"/>
    <w:rsid w:val="685AA937"/>
    <w:rsid w:val="68663689"/>
    <w:rsid w:val="687C3A8A"/>
    <w:rsid w:val="68887A61"/>
    <w:rsid w:val="68AA5ACB"/>
    <w:rsid w:val="68C20967"/>
    <w:rsid w:val="68DE8513"/>
    <w:rsid w:val="6923BF20"/>
    <w:rsid w:val="692ACE60"/>
    <w:rsid w:val="6933FDD8"/>
    <w:rsid w:val="6978427E"/>
    <w:rsid w:val="69A500C2"/>
    <w:rsid w:val="69C20924"/>
    <w:rsid w:val="6A023AF7"/>
    <w:rsid w:val="6A130FEB"/>
    <w:rsid w:val="6A1EF885"/>
    <w:rsid w:val="6A37680B"/>
    <w:rsid w:val="6A9F5AAE"/>
    <w:rsid w:val="6AC857CE"/>
    <w:rsid w:val="6AD99BAC"/>
    <w:rsid w:val="6AFCED1A"/>
    <w:rsid w:val="6B2B03C0"/>
    <w:rsid w:val="6B665EC4"/>
    <w:rsid w:val="6B6A5B16"/>
    <w:rsid w:val="6B71E2B7"/>
    <w:rsid w:val="6B78E855"/>
    <w:rsid w:val="6B7A8CBC"/>
    <w:rsid w:val="6B88ACCE"/>
    <w:rsid w:val="6BB52D21"/>
    <w:rsid w:val="6BC6F5C3"/>
    <w:rsid w:val="6BCA78D8"/>
    <w:rsid w:val="6BD45726"/>
    <w:rsid w:val="6BD55345"/>
    <w:rsid w:val="6C5AE06A"/>
    <w:rsid w:val="6C91D8E3"/>
    <w:rsid w:val="6CBBD350"/>
    <w:rsid w:val="6CC6B953"/>
    <w:rsid w:val="6CE39E52"/>
    <w:rsid w:val="6CF4B1B8"/>
    <w:rsid w:val="6D204AEE"/>
    <w:rsid w:val="6D2342D1"/>
    <w:rsid w:val="6D2BF046"/>
    <w:rsid w:val="6D3C6A33"/>
    <w:rsid w:val="6D494688"/>
    <w:rsid w:val="6D50A61F"/>
    <w:rsid w:val="6D921014"/>
    <w:rsid w:val="6DA0CCA7"/>
    <w:rsid w:val="6DF4A08D"/>
    <w:rsid w:val="6DF6D1CC"/>
    <w:rsid w:val="6DFF34CE"/>
    <w:rsid w:val="6E1D5937"/>
    <w:rsid w:val="6E245049"/>
    <w:rsid w:val="6E6181FF"/>
    <w:rsid w:val="6E86FB91"/>
    <w:rsid w:val="6ED14A28"/>
    <w:rsid w:val="6ED4FB91"/>
    <w:rsid w:val="6EF96B36"/>
    <w:rsid w:val="6F131B25"/>
    <w:rsid w:val="6F304AAA"/>
    <w:rsid w:val="6F52E747"/>
    <w:rsid w:val="6F6028C9"/>
    <w:rsid w:val="6F8D4EC5"/>
    <w:rsid w:val="6FB1F610"/>
    <w:rsid w:val="6FEA50DC"/>
    <w:rsid w:val="702E7EC5"/>
    <w:rsid w:val="70393733"/>
    <w:rsid w:val="706AA10C"/>
    <w:rsid w:val="708037D2"/>
    <w:rsid w:val="70853175"/>
    <w:rsid w:val="70AD0283"/>
    <w:rsid w:val="70B9B566"/>
    <w:rsid w:val="70E90092"/>
    <w:rsid w:val="7105F350"/>
    <w:rsid w:val="71216CD4"/>
    <w:rsid w:val="7135B236"/>
    <w:rsid w:val="715B5993"/>
    <w:rsid w:val="716DEBA7"/>
    <w:rsid w:val="71964935"/>
    <w:rsid w:val="71974445"/>
    <w:rsid w:val="71B9F018"/>
    <w:rsid w:val="71C18824"/>
    <w:rsid w:val="71DFA0DA"/>
    <w:rsid w:val="7230F84B"/>
    <w:rsid w:val="72665BF7"/>
    <w:rsid w:val="7273950A"/>
    <w:rsid w:val="727EA9D5"/>
    <w:rsid w:val="72DAA8AA"/>
    <w:rsid w:val="72F2F041"/>
    <w:rsid w:val="7307CE65"/>
    <w:rsid w:val="732A1B55"/>
    <w:rsid w:val="732BDC8B"/>
    <w:rsid w:val="737A04E2"/>
    <w:rsid w:val="7390B775"/>
    <w:rsid w:val="7392E8FC"/>
    <w:rsid w:val="73B7411C"/>
    <w:rsid w:val="73CFD075"/>
    <w:rsid w:val="73FB4684"/>
    <w:rsid w:val="740AD1BA"/>
    <w:rsid w:val="74114988"/>
    <w:rsid w:val="741EFAE0"/>
    <w:rsid w:val="7450C604"/>
    <w:rsid w:val="748CBC46"/>
    <w:rsid w:val="749C477C"/>
    <w:rsid w:val="74A2C614"/>
    <w:rsid w:val="74C187BE"/>
    <w:rsid w:val="74E54621"/>
    <w:rsid w:val="74E9EBE0"/>
    <w:rsid w:val="7502F3BB"/>
    <w:rsid w:val="75122C69"/>
    <w:rsid w:val="75230AA6"/>
    <w:rsid w:val="757FFB02"/>
    <w:rsid w:val="75A5E944"/>
    <w:rsid w:val="75A925DE"/>
    <w:rsid w:val="75B61785"/>
    <w:rsid w:val="76019B75"/>
    <w:rsid w:val="76B8A616"/>
    <w:rsid w:val="773A91C5"/>
    <w:rsid w:val="77A691E9"/>
    <w:rsid w:val="7809C606"/>
    <w:rsid w:val="78321384"/>
    <w:rsid w:val="785852BF"/>
    <w:rsid w:val="789A717F"/>
    <w:rsid w:val="79412786"/>
    <w:rsid w:val="796E6850"/>
    <w:rsid w:val="79A2562A"/>
    <w:rsid w:val="79B0774F"/>
    <w:rsid w:val="79E4A97A"/>
    <w:rsid w:val="7A2314F9"/>
    <w:rsid w:val="7AA5E1D0"/>
    <w:rsid w:val="7ACE93B8"/>
    <w:rsid w:val="7AD36D6B"/>
    <w:rsid w:val="7B01791D"/>
    <w:rsid w:val="7B305DC7"/>
    <w:rsid w:val="7B55454C"/>
    <w:rsid w:val="7B959F55"/>
    <w:rsid w:val="7BF1441E"/>
    <w:rsid w:val="7BF9F05A"/>
    <w:rsid w:val="7C154C27"/>
    <w:rsid w:val="7C66264F"/>
    <w:rsid w:val="7C723316"/>
    <w:rsid w:val="7C7527FA"/>
    <w:rsid w:val="7C7FB8B4"/>
    <w:rsid w:val="7C9C78BA"/>
    <w:rsid w:val="7CA35D52"/>
    <w:rsid w:val="7CA7FCAD"/>
    <w:rsid w:val="7CFA4E2D"/>
    <w:rsid w:val="7D19E686"/>
    <w:rsid w:val="7D35107D"/>
    <w:rsid w:val="7D4D4472"/>
    <w:rsid w:val="7D75E55B"/>
    <w:rsid w:val="7DC4582E"/>
    <w:rsid w:val="7DCB1B02"/>
    <w:rsid w:val="7DF55AA0"/>
    <w:rsid w:val="7E020D83"/>
    <w:rsid w:val="7E195F42"/>
    <w:rsid w:val="7E2F0B05"/>
    <w:rsid w:val="7E51CB84"/>
    <w:rsid w:val="7E938345"/>
    <w:rsid w:val="7EB4E1F8"/>
    <w:rsid w:val="7EE3BC1B"/>
    <w:rsid w:val="7EF6F5AB"/>
    <w:rsid w:val="7F25C255"/>
    <w:rsid w:val="7F3D0979"/>
    <w:rsid w:val="7F50AB8F"/>
    <w:rsid w:val="7F744A5B"/>
    <w:rsid w:val="7F8B4EB4"/>
    <w:rsid w:val="7F8D40F9"/>
    <w:rsid w:val="7FD65130"/>
  </w:rsids>
  <m:mathPr>
    <m:mathFont m:val="Cambria Math"/>
    <m:brkBin m:val="before"/>
    <m:brkBinSub m:val="--"/>
    <m:smallFrac m:val="0"/>
    <m:dispDef/>
    <m:lMargin m:val="0"/>
    <m:rMargin m:val="0"/>
    <m:defJc m:val="centerGroup"/>
    <m:wrapIndent m:val="1440"/>
    <m:intLim m:val="subSup"/>
    <m:naryLim m:val="undOvr"/>
  </m:mathPr>
  <w:themeFontLang w:val="en-US" w:eastAsia="ja-JP" w:bidi="si-LK"/>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1CD0D9"/>
  <w15:chartTrackingRefBased/>
  <w15:docId w15:val="{B055231E-7B0B-4A15-8CA5-BD764DE20C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6E10"/>
    <w:pPr>
      <w:keepNext/>
      <w:keepLines/>
      <w:spacing w:before="240" w:after="0"/>
      <w:outlineLvl w:val="0"/>
    </w:pPr>
    <w:rPr>
      <w:rFonts w:ascii="Times New Roman" w:eastAsiaTheme="majorEastAsia" w:hAnsi="Times New Roman" w:cstheme="majorBidi"/>
      <w:b/>
      <w:sz w:val="24"/>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Revision">
    <w:name w:val="Revision"/>
    <w:hidden/>
    <w:uiPriority w:val="99"/>
    <w:semiHidden/>
    <w:rsid w:val="007D0446"/>
    <w:pPr>
      <w:spacing w:after="0" w:line="240" w:lineRule="auto"/>
    </w:pPr>
  </w:style>
  <w:style w:type="paragraph" w:styleId="Header">
    <w:name w:val="header"/>
    <w:basedOn w:val="Normal"/>
    <w:link w:val="HeaderChar"/>
    <w:uiPriority w:val="99"/>
    <w:unhideWhenUsed/>
    <w:rsid w:val="000E4C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E4C60"/>
  </w:style>
  <w:style w:type="paragraph" w:styleId="Footer">
    <w:name w:val="footer"/>
    <w:basedOn w:val="Normal"/>
    <w:link w:val="FooterChar"/>
    <w:uiPriority w:val="99"/>
    <w:unhideWhenUsed/>
    <w:rsid w:val="000E4C6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4C60"/>
  </w:style>
  <w:style w:type="table" w:styleId="TableGrid">
    <w:name w:val="Table Grid"/>
    <w:basedOn w:val="TableNormal"/>
    <w:uiPriority w:val="59"/>
    <w:rsid w:val="000E4C60"/>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istParagraph">
    <w:name w:val="List Paragraph"/>
    <w:basedOn w:val="Normal"/>
    <w:uiPriority w:val="34"/>
    <w:qFormat/>
    <w:rsid w:val="000E4C60"/>
    <w:pPr>
      <w:ind w:left="720"/>
      <w:contextualSpacing/>
    </w:pPr>
  </w:style>
  <w:style w:type="paragraph" w:styleId="NormalWeb">
    <w:name w:val="Normal (Web)"/>
    <w:basedOn w:val="Normal"/>
    <w:uiPriority w:val="99"/>
    <w:semiHidden/>
    <w:unhideWhenUsed/>
    <w:rsid w:val="00EA0C8E"/>
    <w:pPr>
      <w:spacing w:before="100" w:beforeAutospacing="1" w:after="100" w:afterAutospacing="1" w:line="240" w:lineRule="auto"/>
    </w:pPr>
    <w:rPr>
      <w:rFonts w:ascii="Times New Roman" w:eastAsia="Times New Roman" w:hAnsi="Times New Roman" w:cs="Times New Roman"/>
      <w:sz w:val="24"/>
      <w:szCs w:val="24"/>
      <w:lang w:bidi="si-LK"/>
    </w:rPr>
  </w:style>
  <w:style w:type="character" w:styleId="PlaceholderText">
    <w:name w:val="Placeholder Text"/>
    <w:basedOn w:val="DefaultParagraphFont"/>
    <w:uiPriority w:val="99"/>
    <w:semiHidden/>
    <w:rsid w:val="00CE7FA6"/>
    <w:rPr>
      <w:color w:val="808080"/>
    </w:rPr>
  </w:style>
  <w:style w:type="character" w:styleId="Hyperlink">
    <w:name w:val="Hyperlink"/>
    <w:basedOn w:val="DefaultParagraphFont"/>
    <w:uiPriority w:val="99"/>
    <w:unhideWhenUsed/>
    <w:rsid w:val="00BF42AD"/>
    <w:rPr>
      <w:color w:val="0563C1" w:themeColor="hyperlink"/>
      <w:u w:val="single"/>
    </w:rPr>
  </w:style>
  <w:style w:type="character" w:customStyle="1" w:styleId="hgkelc">
    <w:name w:val="hgkelc"/>
    <w:basedOn w:val="DefaultParagraphFont"/>
    <w:rsid w:val="00B31C20"/>
  </w:style>
  <w:style w:type="character" w:customStyle="1" w:styleId="Heading1Char">
    <w:name w:val="Heading 1 Char"/>
    <w:basedOn w:val="DefaultParagraphFont"/>
    <w:link w:val="Heading1"/>
    <w:uiPriority w:val="9"/>
    <w:rsid w:val="00DA6E10"/>
    <w:rPr>
      <w:rFonts w:ascii="Times New Roman" w:eastAsiaTheme="majorEastAsia" w:hAnsi="Times New Roman" w:cstheme="majorBidi"/>
      <w:b/>
      <w:sz w:val="24"/>
      <w:szCs w:val="32"/>
    </w:rPr>
  </w:style>
  <w:style w:type="paragraph" w:styleId="TOCHeading">
    <w:name w:val="TOC Heading"/>
    <w:basedOn w:val="Heading1"/>
    <w:next w:val="Normal"/>
    <w:uiPriority w:val="39"/>
    <w:unhideWhenUsed/>
    <w:qFormat/>
    <w:rsid w:val="00DA6E10"/>
    <w:pPr>
      <w:outlineLvl w:val="9"/>
    </w:pPr>
  </w:style>
  <w:style w:type="paragraph" w:styleId="TOC1">
    <w:name w:val="toc 1"/>
    <w:basedOn w:val="Normal"/>
    <w:next w:val="Normal"/>
    <w:autoRedefine/>
    <w:uiPriority w:val="39"/>
    <w:unhideWhenUsed/>
    <w:rsid w:val="00DA6E10"/>
    <w:pPr>
      <w:spacing w:after="100"/>
    </w:pPr>
  </w:style>
  <w:style w:type="paragraph" w:styleId="Caption">
    <w:name w:val="caption"/>
    <w:basedOn w:val="Normal"/>
    <w:next w:val="Normal"/>
    <w:uiPriority w:val="35"/>
    <w:unhideWhenUsed/>
    <w:qFormat/>
    <w:rsid w:val="0029193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3062591">
      <w:bodyDiv w:val="1"/>
      <w:marLeft w:val="0"/>
      <w:marRight w:val="0"/>
      <w:marTop w:val="0"/>
      <w:marBottom w:val="0"/>
      <w:divBdr>
        <w:top w:val="none" w:sz="0" w:space="0" w:color="auto"/>
        <w:left w:val="none" w:sz="0" w:space="0" w:color="auto"/>
        <w:bottom w:val="none" w:sz="0" w:space="0" w:color="auto"/>
        <w:right w:val="none" w:sz="0" w:space="0" w:color="auto"/>
      </w:divBdr>
    </w:div>
    <w:div w:id="570695065">
      <w:bodyDiv w:val="1"/>
      <w:marLeft w:val="0"/>
      <w:marRight w:val="0"/>
      <w:marTop w:val="0"/>
      <w:marBottom w:val="0"/>
      <w:divBdr>
        <w:top w:val="none" w:sz="0" w:space="0" w:color="auto"/>
        <w:left w:val="none" w:sz="0" w:space="0" w:color="auto"/>
        <w:bottom w:val="none" w:sz="0" w:space="0" w:color="auto"/>
        <w:right w:val="none" w:sz="0" w:space="0" w:color="auto"/>
      </w:divBdr>
    </w:div>
    <w:div w:id="650138146">
      <w:bodyDiv w:val="1"/>
      <w:marLeft w:val="0"/>
      <w:marRight w:val="0"/>
      <w:marTop w:val="0"/>
      <w:marBottom w:val="0"/>
      <w:divBdr>
        <w:top w:val="none" w:sz="0" w:space="0" w:color="auto"/>
        <w:left w:val="none" w:sz="0" w:space="0" w:color="auto"/>
        <w:bottom w:val="none" w:sz="0" w:space="0" w:color="auto"/>
        <w:right w:val="none" w:sz="0" w:space="0" w:color="auto"/>
      </w:divBdr>
    </w:div>
    <w:div w:id="1178035027">
      <w:bodyDiv w:val="1"/>
      <w:marLeft w:val="0"/>
      <w:marRight w:val="0"/>
      <w:marTop w:val="0"/>
      <w:marBottom w:val="0"/>
      <w:divBdr>
        <w:top w:val="none" w:sz="0" w:space="0" w:color="auto"/>
        <w:left w:val="none" w:sz="0" w:space="0" w:color="auto"/>
        <w:bottom w:val="none" w:sz="0" w:space="0" w:color="auto"/>
        <w:right w:val="none" w:sz="0" w:space="0" w:color="auto"/>
      </w:divBdr>
      <w:divsChild>
        <w:div w:id="758789115">
          <w:marLeft w:val="0"/>
          <w:marRight w:val="0"/>
          <w:marTop w:val="0"/>
          <w:marBottom w:val="0"/>
          <w:divBdr>
            <w:top w:val="none" w:sz="0" w:space="0" w:color="auto"/>
            <w:left w:val="none" w:sz="0" w:space="0" w:color="auto"/>
            <w:bottom w:val="none" w:sz="0" w:space="0" w:color="auto"/>
            <w:right w:val="none" w:sz="0" w:space="0" w:color="auto"/>
          </w:divBdr>
          <w:divsChild>
            <w:div w:id="1183200871">
              <w:marLeft w:val="0"/>
              <w:marRight w:val="0"/>
              <w:marTop w:val="0"/>
              <w:marBottom w:val="0"/>
              <w:divBdr>
                <w:top w:val="none" w:sz="0" w:space="0" w:color="auto"/>
                <w:left w:val="none" w:sz="0" w:space="0" w:color="auto"/>
                <w:bottom w:val="none" w:sz="0" w:space="0" w:color="auto"/>
                <w:right w:val="none" w:sz="0" w:space="0" w:color="auto"/>
              </w:divBdr>
              <w:divsChild>
                <w:div w:id="1855459077">
                  <w:marLeft w:val="0"/>
                  <w:marRight w:val="0"/>
                  <w:marTop w:val="0"/>
                  <w:marBottom w:val="0"/>
                  <w:divBdr>
                    <w:top w:val="none" w:sz="0" w:space="0" w:color="auto"/>
                    <w:left w:val="none" w:sz="0" w:space="0" w:color="auto"/>
                    <w:bottom w:val="none" w:sz="0" w:space="0" w:color="auto"/>
                    <w:right w:val="none" w:sz="0" w:space="0" w:color="auto"/>
                  </w:divBdr>
                  <w:divsChild>
                    <w:div w:id="220748363">
                      <w:marLeft w:val="0"/>
                      <w:marRight w:val="0"/>
                      <w:marTop w:val="0"/>
                      <w:marBottom w:val="0"/>
                      <w:divBdr>
                        <w:top w:val="none" w:sz="0" w:space="0" w:color="auto"/>
                        <w:left w:val="none" w:sz="0" w:space="0" w:color="auto"/>
                        <w:bottom w:val="none" w:sz="0" w:space="0" w:color="auto"/>
                        <w:right w:val="none" w:sz="0" w:space="0" w:color="auto"/>
                      </w:divBdr>
                      <w:divsChild>
                        <w:div w:id="1857890510">
                          <w:marLeft w:val="0"/>
                          <w:marRight w:val="0"/>
                          <w:marTop w:val="0"/>
                          <w:marBottom w:val="0"/>
                          <w:divBdr>
                            <w:top w:val="none" w:sz="0" w:space="0" w:color="auto"/>
                            <w:left w:val="none" w:sz="0" w:space="0" w:color="auto"/>
                            <w:bottom w:val="none" w:sz="0" w:space="0" w:color="auto"/>
                            <w:right w:val="none" w:sz="0" w:space="0" w:color="auto"/>
                          </w:divBdr>
                          <w:divsChild>
                            <w:div w:id="323779205">
                              <w:marLeft w:val="300"/>
                              <w:marRight w:val="0"/>
                              <w:marTop w:val="0"/>
                              <w:marBottom w:val="0"/>
                              <w:divBdr>
                                <w:top w:val="none" w:sz="0" w:space="0" w:color="auto"/>
                                <w:left w:val="none" w:sz="0" w:space="0" w:color="auto"/>
                                <w:bottom w:val="none" w:sz="0" w:space="0" w:color="auto"/>
                                <w:right w:val="none" w:sz="0" w:space="0" w:color="auto"/>
                              </w:divBdr>
                              <w:divsChild>
                                <w:div w:id="246424395">
                                  <w:marLeft w:val="0"/>
                                  <w:marRight w:val="0"/>
                                  <w:marTop w:val="0"/>
                                  <w:marBottom w:val="0"/>
                                  <w:divBdr>
                                    <w:top w:val="none" w:sz="0" w:space="0" w:color="auto"/>
                                    <w:left w:val="none" w:sz="0" w:space="0" w:color="auto"/>
                                    <w:bottom w:val="none" w:sz="0" w:space="0" w:color="auto"/>
                                    <w:right w:val="none" w:sz="0" w:space="0" w:color="auto"/>
                                  </w:divBdr>
                                  <w:divsChild>
                                    <w:div w:id="184638157">
                                      <w:marLeft w:val="0"/>
                                      <w:marRight w:val="0"/>
                                      <w:marTop w:val="0"/>
                                      <w:marBottom w:val="0"/>
                                      <w:divBdr>
                                        <w:top w:val="none" w:sz="0" w:space="0" w:color="auto"/>
                                        <w:left w:val="none" w:sz="0" w:space="0" w:color="auto"/>
                                        <w:bottom w:val="none" w:sz="0" w:space="0" w:color="auto"/>
                                        <w:right w:val="none" w:sz="0" w:space="0" w:color="auto"/>
                                      </w:divBdr>
                                      <w:divsChild>
                                        <w:div w:id="1905021571">
                                          <w:marLeft w:val="0"/>
                                          <w:marRight w:val="0"/>
                                          <w:marTop w:val="0"/>
                                          <w:marBottom w:val="0"/>
                                          <w:divBdr>
                                            <w:top w:val="none" w:sz="0" w:space="0" w:color="auto"/>
                                            <w:left w:val="none" w:sz="0" w:space="0" w:color="auto"/>
                                            <w:bottom w:val="none" w:sz="0" w:space="0" w:color="auto"/>
                                            <w:right w:val="none" w:sz="0" w:space="0" w:color="auto"/>
                                          </w:divBdr>
                                          <w:divsChild>
                                            <w:div w:id="1017200290">
                                              <w:marLeft w:val="0"/>
                                              <w:marRight w:val="0"/>
                                              <w:marTop w:val="0"/>
                                              <w:marBottom w:val="0"/>
                                              <w:divBdr>
                                                <w:top w:val="none" w:sz="0" w:space="0" w:color="auto"/>
                                                <w:left w:val="none" w:sz="0" w:space="0" w:color="auto"/>
                                                <w:bottom w:val="none" w:sz="0" w:space="0" w:color="auto"/>
                                                <w:right w:val="none" w:sz="0" w:space="0" w:color="auto"/>
                                              </w:divBdr>
                                              <w:divsChild>
                                                <w:div w:id="426998614">
                                                  <w:marLeft w:val="0"/>
                                                  <w:marRight w:val="0"/>
                                                  <w:marTop w:val="0"/>
                                                  <w:marBottom w:val="0"/>
                                                  <w:divBdr>
                                                    <w:top w:val="none" w:sz="0" w:space="0" w:color="auto"/>
                                                    <w:left w:val="none" w:sz="0" w:space="0" w:color="auto"/>
                                                    <w:bottom w:val="none" w:sz="0" w:space="0" w:color="auto"/>
                                                    <w:right w:val="none" w:sz="0" w:space="0" w:color="auto"/>
                                                  </w:divBdr>
                                                  <w:divsChild>
                                                    <w:div w:id="2123104894">
                                                      <w:marLeft w:val="240"/>
                                                      <w:marRight w:val="240"/>
                                                      <w:marTop w:val="0"/>
                                                      <w:marBottom w:val="0"/>
                                                      <w:divBdr>
                                                        <w:top w:val="none" w:sz="0" w:space="0" w:color="auto"/>
                                                        <w:left w:val="none" w:sz="0" w:space="0" w:color="auto"/>
                                                        <w:bottom w:val="none" w:sz="0" w:space="0" w:color="auto"/>
                                                        <w:right w:val="none" w:sz="0" w:space="0" w:color="auto"/>
                                                      </w:divBdr>
                                                      <w:divsChild>
                                                        <w:div w:id="928781920">
                                                          <w:marLeft w:val="0"/>
                                                          <w:marRight w:val="0"/>
                                                          <w:marTop w:val="0"/>
                                                          <w:marBottom w:val="0"/>
                                                          <w:divBdr>
                                                            <w:top w:val="none" w:sz="0" w:space="0" w:color="auto"/>
                                                            <w:left w:val="none" w:sz="0" w:space="0" w:color="auto"/>
                                                            <w:bottom w:val="none" w:sz="0" w:space="0" w:color="auto"/>
                                                            <w:right w:val="none" w:sz="0" w:space="0" w:color="auto"/>
                                                          </w:divBdr>
                                                          <w:divsChild>
                                                            <w:div w:id="1083457545">
                                                              <w:marLeft w:val="0"/>
                                                              <w:marRight w:val="0"/>
                                                              <w:marTop w:val="0"/>
                                                              <w:marBottom w:val="0"/>
                                                              <w:divBdr>
                                                                <w:top w:val="none" w:sz="0" w:space="0" w:color="auto"/>
                                                                <w:left w:val="none" w:sz="0" w:space="0" w:color="auto"/>
                                                                <w:bottom w:val="none" w:sz="0" w:space="0" w:color="auto"/>
                                                                <w:right w:val="none" w:sz="0" w:space="0" w:color="auto"/>
                                                              </w:divBdr>
                                                              <w:divsChild>
                                                                <w:div w:id="2118669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105349573">
                      <w:marLeft w:val="0"/>
                      <w:marRight w:val="0"/>
                      <w:marTop w:val="0"/>
                      <w:marBottom w:val="0"/>
                      <w:divBdr>
                        <w:top w:val="none" w:sz="0" w:space="0" w:color="auto"/>
                        <w:left w:val="none" w:sz="0" w:space="0" w:color="auto"/>
                        <w:bottom w:val="none" w:sz="0" w:space="0" w:color="auto"/>
                        <w:right w:val="none" w:sz="0" w:space="0" w:color="auto"/>
                      </w:divBdr>
                      <w:divsChild>
                        <w:div w:id="1407386536">
                          <w:marLeft w:val="0"/>
                          <w:marRight w:val="0"/>
                          <w:marTop w:val="0"/>
                          <w:marBottom w:val="0"/>
                          <w:divBdr>
                            <w:top w:val="none" w:sz="0" w:space="0" w:color="auto"/>
                            <w:left w:val="none" w:sz="0" w:space="0" w:color="auto"/>
                            <w:bottom w:val="none" w:sz="0" w:space="0" w:color="auto"/>
                            <w:right w:val="none" w:sz="0" w:space="0" w:color="auto"/>
                          </w:divBdr>
                          <w:divsChild>
                            <w:div w:id="24407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37269001">
          <w:marLeft w:val="0"/>
          <w:marRight w:val="0"/>
          <w:marTop w:val="0"/>
          <w:marBottom w:val="0"/>
          <w:divBdr>
            <w:top w:val="none" w:sz="0" w:space="0" w:color="auto"/>
            <w:left w:val="none" w:sz="0" w:space="0" w:color="auto"/>
            <w:bottom w:val="none" w:sz="0" w:space="0" w:color="auto"/>
            <w:right w:val="none" w:sz="0" w:space="0" w:color="auto"/>
          </w:divBdr>
          <w:divsChild>
            <w:div w:id="427704074">
              <w:marLeft w:val="0"/>
              <w:marRight w:val="0"/>
              <w:marTop w:val="180"/>
              <w:marBottom w:val="180"/>
              <w:divBdr>
                <w:top w:val="none" w:sz="0" w:space="0" w:color="auto"/>
                <w:left w:val="none" w:sz="0" w:space="0" w:color="auto"/>
                <w:bottom w:val="none" w:sz="0" w:space="0" w:color="auto"/>
                <w:right w:val="none" w:sz="0" w:space="0" w:color="auto"/>
              </w:divBdr>
            </w:div>
          </w:divsChild>
        </w:div>
      </w:divsChild>
    </w:div>
    <w:div w:id="1843737459">
      <w:bodyDiv w:val="1"/>
      <w:marLeft w:val="0"/>
      <w:marRight w:val="0"/>
      <w:marTop w:val="0"/>
      <w:marBottom w:val="0"/>
      <w:divBdr>
        <w:top w:val="none" w:sz="0" w:space="0" w:color="auto"/>
        <w:left w:val="none" w:sz="0" w:space="0" w:color="auto"/>
        <w:bottom w:val="none" w:sz="0" w:space="0" w:color="auto"/>
        <w:right w:val="none" w:sz="0" w:space="0" w:color="auto"/>
      </w:divBdr>
    </w:div>
    <w:div w:id="2060281255">
      <w:bodyDiv w:val="1"/>
      <w:marLeft w:val="0"/>
      <w:marRight w:val="0"/>
      <w:marTop w:val="0"/>
      <w:marBottom w:val="0"/>
      <w:divBdr>
        <w:top w:val="none" w:sz="0" w:space="0" w:color="auto"/>
        <w:left w:val="none" w:sz="0" w:space="0" w:color="auto"/>
        <w:bottom w:val="none" w:sz="0" w:space="0" w:color="auto"/>
        <w:right w:val="none" w:sz="0" w:space="0" w:color="auto"/>
      </w:divBdr>
    </w:div>
    <w:div w:id="20996724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png"/><Relationship Id="rId20" Type="http://schemas.microsoft.com/office/2020/10/relationships/intelligence" Target="intelligence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1EFFAD5-5A5A-470A-A767-6B5EFCF689AB}">
  <we:reference id="wa104382081" version="1.46.0.0" store="en-GB" storeType="OMEX"/>
  <we:alternateReferences>
    <we:reference id="wa104382081" version="1.46.0.0" store="en-GB"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4AD8FE8A6436AE4483F36B42130426F3" ma:contentTypeVersion="2" ma:contentTypeDescription="Create a new document." ma:contentTypeScope="" ma:versionID="7adc964f7816567c169e71a728143183">
  <xsd:schema xmlns:xsd="http://www.w3.org/2001/XMLSchema" xmlns:xs="http://www.w3.org/2001/XMLSchema" xmlns:p="http://schemas.microsoft.com/office/2006/metadata/properties" xmlns:ns2="78ae88fb-2211-4e2b-adee-f758505a8bca" targetNamespace="http://schemas.microsoft.com/office/2006/metadata/properties" ma:root="true" ma:fieldsID="df56c1bc989469c1ca4edea791e6a16e" ns2:_="">
    <xsd:import namespace="78ae88fb-2211-4e2b-adee-f758505a8bca"/>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e88fb-2211-4e2b-adee-f758505a8bc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8A627D7-5A70-4818-83BA-836CBB59268A}">
  <ds:schemaRefs>
    <ds:schemaRef ds:uri="http://schemas.microsoft.com/sharepoint/v3/contenttype/forms"/>
  </ds:schemaRefs>
</ds:datastoreItem>
</file>

<file path=customXml/itemProps2.xml><?xml version="1.0" encoding="utf-8"?>
<ds:datastoreItem xmlns:ds="http://schemas.openxmlformats.org/officeDocument/2006/customXml" ds:itemID="{60AB98AD-AF9B-4AC7-AD5C-6E4E20330B7F}">
  <ds:schemaRefs>
    <ds:schemaRef ds:uri="http://schemas.openxmlformats.org/officeDocument/2006/bibliography"/>
  </ds:schemaRefs>
</ds:datastoreItem>
</file>

<file path=customXml/itemProps3.xml><?xml version="1.0" encoding="utf-8"?>
<ds:datastoreItem xmlns:ds="http://schemas.openxmlformats.org/officeDocument/2006/customXml" ds:itemID="{2F9CFC07-CF1A-437F-93ED-05EE7A1CD1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e88fb-2211-4e2b-adee-f758505a8bc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7FCDFCF1-121B-40E8-8B5F-4CBED443693D}">
  <ds:schemaRefs>
    <ds:schemaRef ds:uri="http://schemas.openxmlformats.org/package/2006/metadata/core-properties"/>
    <ds:schemaRef ds:uri="http://schemas.microsoft.com/office/2006/metadata/properties"/>
    <ds:schemaRef ds:uri="http://purl.org/dc/elements/1.1/"/>
    <ds:schemaRef ds:uri="http://schemas.microsoft.com/office/2006/documentManagement/types"/>
    <ds:schemaRef ds:uri="http://purl.org/dc/dcmitype/"/>
    <ds:schemaRef ds:uri="http://purl.org/dc/terms/"/>
    <ds:schemaRef ds:uri="http://schemas.microsoft.com/office/infopath/2007/PartnerControls"/>
    <ds:schemaRef ds:uri="78ae88fb-2211-4e2b-adee-f758505a8bca"/>
    <ds:schemaRef ds:uri="http://www.w3.org/XML/1998/namespace"/>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2619</Words>
  <Characters>14929</Characters>
  <Application>Microsoft Office Word</Application>
  <DocSecurity>0</DocSecurity>
  <Lines>124</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3</CharactersWithSpaces>
  <SharedDoc>false</SharedDoc>
  <HLinks>
    <vt:vector size="48" baseType="variant">
      <vt:variant>
        <vt:i4>1048626</vt:i4>
      </vt:variant>
      <vt:variant>
        <vt:i4>44</vt:i4>
      </vt:variant>
      <vt:variant>
        <vt:i4>0</vt:i4>
      </vt:variant>
      <vt:variant>
        <vt:i4>5</vt:i4>
      </vt:variant>
      <vt:variant>
        <vt:lpwstr/>
      </vt:variant>
      <vt:variant>
        <vt:lpwstr>_Toc115040267</vt:lpwstr>
      </vt:variant>
      <vt:variant>
        <vt:i4>1048626</vt:i4>
      </vt:variant>
      <vt:variant>
        <vt:i4>38</vt:i4>
      </vt:variant>
      <vt:variant>
        <vt:i4>0</vt:i4>
      </vt:variant>
      <vt:variant>
        <vt:i4>5</vt:i4>
      </vt:variant>
      <vt:variant>
        <vt:lpwstr/>
      </vt:variant>
      <vt:variant>
        <vt:lpwstr>_Toc115040266</vt:lpwstr>
      </vt:variant>
      <vt:variant>
        <vt:i4>1048626</vt:i4>
      </vt:variant>
      <vt:variant>
        <vt:i4>32</vt:i4>
      </vt:variant>
      <vt:variant>
        <vt:i4>0</vt:i4>
      </vt:variant>
      <vt:variant>
        <vt:i4>5</vt:i4>
      </vt:variant>
      <vt:variant>
        <vt:lpwstr/>
      </vt:variant>
      <vt:variant>
        <vt:lpwstr>_Toc115040265</vt:lpwstr>
      </vt:variant>
      <vt:variant>
        <vt:i4>1048626</vt:i4>
      </vt:variant>
      <vt:variant>
        <vt:i4>26</vt:i4>
      </vt:variant>
      <vt:variant>
        <vt:i4>0</vt:i4>
      </vt:variant>
      <vt:variant>
        <vt:i4>5</vt:i4>
      </vt:variant>
      <vt:variant>
        <vt:lpwstr/>
      </vt:variant>
      <vt:variant>
        <vt:lpwstr>_Toc115040264</vt:lpwstr>
      </vt:variant>
      <vt:variant>
        <vt:i4>1048626</vt:i4>
      </vt:variant>
      <vt:variant>
        <vt:i4>20</vt:i4>
      </vt:variant>
      <vt:variant>
        <vt:i4>0</vt:i4>
      </vt:variant>
      <vt:variant>
        <vt:i4>5</vt:i4>
      </vt:variant>
      <vt:variant>
        <vt:lpwstr/>
      </vt:variant>
      <vt:variant>
        <vt:lpwstr>_Toc115040263</vt:lpwstr>
      </vt:variant>
      <vt:variant>
        <vt:i4>1048626</vt:i4>
      </vt:variant>
      <vt:variant>
        <vt:i4>14</vt:i4>
      </vt:variant>
      <vt:variant>
        <vt:i4>0</vt:i4>
      </vt:variant>
      <vt:variant>
        <vt:i4>5</vt:i4>
      </vt:variant>
      <vt:variant>
        <vt:lpwstr/>
      </vt:variant>
      <vt:variant>
        <vt:lpwstr>_Toc115040262</vt:lpwstr>
      </vt:variant>
      <vt:variant>
        <vt:i4>1048626</vt:i4>
      </vt:variant>
      <vt:variant>
        <vt:i4>8</vt:i4>
      </vt:variant>
      <vt:variant>
        <vt:i4>0</vt:i4>
      </vt:variant>
      <vt:variant>
        <vt:i4>5</vt:i4>
      </vt:variant>
      <vt:variant>
        <vt:lpwstr/>
      </vt:variant>
      <vt:variant>
        <vt:lpwstr>_Toc115040261</vt:lpwstr>
      </vt:variant>
      <vt:variant>
        <vt:i4>1048626</vt:i4>
      </vt:variant>
      <vt:variant>
        <vt:i4>2</vt:i4>
      </vt:variant>
      <vt:variant>
        <vt:i4>0</vt:i4>
      </vt:variant>
      <vt:variant>
        <vt:i4>5</vt:i4>
      </vt:variant>
      <vt:variant>
        <vt:lpwstr/>
      </vt:variant>
      <vt:variant>
        <vt:lpwstr>_Toc11504026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inari Dissanayake</dc:creator>
  <cp:keywords/>
  <dc:description/>
  <cp:lastModifiedBy>Dasuni Rathnayaka</cp:lastModifiedBy>
  <cp:revision>2</cp:revision>
  <cp:lastPrinted>2022-09-25T17:51:00Z</cp:lastPrinted>
  <dcterms:created xsi:type="dcterms:W3CDTF">2022-09-25T17:51:00Z</dcterms:created>
  <dcterms:modified xsi:type="dcterms:W3CDTF">2022-09-25T1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AD8FE8A6436AE4483F36B42130426F3</vt:lpwstr>
  </property>
  <property fmtid="{D5CDD505-2E9C-101B-9397-08002B2CF9AE}" pid="3" name="GrammarlyDocumentId">
    <vt:lpwstr>73e79991ae9c633b6a16cc4592772fc9a3e9c2eaf5106012a81100f0e7b74610</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be2ca40e-9855-308b-854a-a7ada5231037</vt:lpwstr>
  </property>
  <property fmtid="{D5CDD505-2E9C-101B-9397-08002B2CF9AE}" pid="26" name="Mendeley Citation Style_1">
    <vt:lpwstr>http://www.zotero.org/styles/ieee</vt:lpwstr>
  </property>
</Properties>
</file>